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C1357" w14:textId="31F9823D" w:rsidR="001B4364" w:rsidRPr="001B4364" w:rsidRDefault="005946A8" w:rsidP="00235BC3">
      <w:pPr>
        <w:spacing w:line="480" w:lineRule="auto"/>
        <w:rPr>
          <w:rFonts w:ascii="Times New Roman" w:hAnsi="Times New Roman" w:cs="Times New Roman"/>
          <w:iCs/>
          <w:sz w:val="24"/>
          <w:szCs w:val="24"/>
          <w:lang w:val="en-AU"/>
        </w:rPr>
      </w:pPr>
      <w:r w:rsidRPr="00BE01B7">
        <w:rPr>
          <w:rFonts w:ascii="Times New Roman" w:hAnsi="Times New Roman" w:cs="Times New Roman"/>
          <w:i/>
          <w:sz w:val="24"/>
          <w:szCs w:val="24"/>
        </w:rPr>
        <w:t xml:space="preserve">Risk </w:t>
      </w:r>
      <w:proofErr w:type="spellStart"/>
      <w:r w:rsidRPr="00BE01B7">
        <w:rPr>
          <w:rFonts w:ascii="Times New Roman" w:hAnsi="Times New Roman" w:cs="Times New Roman"/>
          <w:i/>
          <w:sz w:val="24"/>
          <w:szCs w:val="24"/>
        </w:rPr>
        <w:t>analysis</w:t>
      </w:r>
      <w:proofErr w:type="spellEnd"/>
      <w:r w:rsidRPr="00BE01B7">
        <w:rPr>
          <w:rFonts w:ascii="Times New Roman" w:hAnsi="Times New Roman" w:cs="Times New Roman"/>
          <w:i/>
          <w:sz w:val="24"/>
          <w:szCs w:val="24"/>
        </w:rPr>
        <w:t xml:space="preserve"> model</w:t>
      </w:r>
      <w:r w:rsidR="00BE01B7" w:rsidRPr="00BE01B7">
        <w:rPr>
          <w:rFonts w:ascii="Times New Roman" w:hAnsi="Times New Roman" w:cs="Times New Roman"/>
          <w:i/>
          <w:sz w:val="24"/>
          <w:szCs w:val="24"/>
        </w:rPr>
        <w:t xml:space="preserve"> </w:t>
      </w:r>
    </w:p>
    <w:p w14:paraId="37E40DD5" w14:textId="31C62B32" w:rsidR="005D3516" w:rsidRDefault="005D3516" w:rsidP="005D3516">
      <w:pPr>
        <w:spacing w:line="480" w:lineRule="auto"/>
        <w:jc w:val="both"/>
        <w:rPr>
          <w:rFonts w:ascii="Times New Roman" w:hAnsi="Times New Roman" w:cs="Times New Roman"/>
          <w:iCs/>
          <w:sz w:val="24"/>
          <w:szCs w:val="24"/>
          <w:lang w:val="en-AU"/>
        </w:rPr>
      </w:pPr>
      <w:r>
        <w:rPr>
          <w:rFonts w:ascii="Times New Roman" w:hAnsi="Times New Roman" w:cs="Times New Roman"/>
          <w:sz w:val="24"/>
          <w:szCs w:val="24"/>
          <w:lang w:val="en-AU"/>
        </w:rPr>
        <w:t xml:space="preserve">We treated alive animal records and </w:t>
      </w:r>
      <w:proofErr w:type="spellStart"/>
      <w:r>
        <w:rPr>
          <w:rFonts w:ascii="Times New Roman" w:hAnsi="Times New Roman" w:cs="Times New Roman"/>
          <w:sz w:val="24"/>
          <w:szCs w:val="24"/>
          <w:lang w:val="en-AU"/>
        </w:rPr>
        <w:t>roadkills</w:t>
      </w:r>
      <w:proofErr w:type="spellEnd"/>
      <w:r>
        <w:rPr>
          <w:rFonts w:ascii="Times New Roman" w:hAnsi="Times New Roman" w:cs="Times New Roman"/>
          <w:sz w:val="24"/>
          <w:szCs w:val="24"/>
          <w:lang w:val="en-AU"/>
        </w:rPr>
        <w:t xml:space="preserve"> </w:t>
      </w:r>
      <w:r w:rsidRPr="00235BC3">
        <w:rPr>
          <w:rFonts w:ascii="Times New Roman" w:hAnsi="Times New Roman" w:cs="Times New Roman"/>
          <w:sz w:val="24"/>
          <w:szCs w:val="24"/>
          <w:lang w:val="en-AU"/>
        </w:rPr>
        <w:t xml:space="preserve">as </w:t>
      </w:r>
      <w:r>
        <w:rPr>
          <w:rFonts w:ascii="Times New Roman" w:hAnsi="Times New Roman" w:cs="Times New Roman"/>
          <w:sz w:val="24"/>
          <w:szCs w:val="24"/>
          <w:lang w:val="en-AU"/>
        </w:rPr>
        <w:t xml:space="preserve">two </w:t>
      </w:r>
      <w:r w:rsidRPr="00235BC3">
        <w:rPr>
          <w:rFonts w:ascii="Times New Roman" w:hAnsi="Times New Roman" w:cs="Times New Roman"/>
          <w:sz w:val="24"/>
          <w:szCs w:val="24"/>
          <w:lang w:val="en-AU"/>
        </w:rPr>
        <w:t>collection</w:t>
      </w:r>
      <w:r>
        <w:rPr>
          <w:rFonts w:ascii="Times New Roman" w:hAnsi="Times New Roman" w:cs="Times New Roman"/>
          <w:sz w:val="24"/>
          <w:szCs w:val="24"/>
          <w:lang w:val="en-AU"/>
        </w:rPr>
        <w:t>s</w:t>
      </w:r>
      <w:r w:rsidRPr="00235BC3">
        <w:rPr>
          <w:rFonts w:ascii="Times New Roman" w:hAnsi="Times New Roman" w:cs="Times New Roman"/>
          <w:sz w:val="24"/>
          <w:szCs w:val="24"/>
          <w:lang w:val="en-AU"/>
        </w:rPr>
        <w:t xml:space="preserve"> of spatial points, with each point representing the presence of a living animal</w:t>
      </w:r>
      <w:r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hAnsi="Times New Roman" w:cs="Times New Roman"/>
          <w:iCs/>
          <w:sz w:val="24"/>
          <w:szCs w:val="24"/>
          <w:lang w:val="en-AU"/>
        </w:rPr>
        <w:t xml:space="preserve">, </w:t>
      </w:r>
      <w:r w:rsidRPr="00235BC3">
        <w:rPr>
          <w:rFonts w:ascii="Times New Roman" w:hAnsi="Times New Roman" w:cs="Times New Roman"/>
          <w:sz w:val="24"/>
          <w:szCs w:val="24"/>
          <w:lang w:val="en-AU"/>
        </w:rPr>
        <w:t>or an animal killed by a vehicle collision</w:t>
      </w:r>
      <w:r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hAnsi="Times New Roman" w:cs="Times New Roman"/>
          <w:iCs/>
          <w:sz w:val="24"/>
          <w:szCs w:val="24"/>
          <w:lang w:val="en-AU"/>
        </w:rPr>
        <w:t xml:space="preserve">, for a given species </w:t>
      </w:r>
      <m:oMath>
        <m:r>
          <w:rPr>
            <w:rFonts w:ascii="Cambria Math" w:hAnsi="Cambria Math" w:cs="Times New Roman"/>
            <w:sz w:val="24"/>
            <w:szCs w:val="24"/>
            <w:lang w:val="en-AU"/>
          </w:rPr>
          <m:t>i</m:t>
        </m:r>
      </m:oMath>
      <w:r w:rsidRPr="00235BC3">
        <w:rPr>
          <w:rFonts w:ascii="Times New Roman" w:eastAsiaTheme="minorEastAsia" w:hAnsi="Times New Roman" w:cs="Times New Roman"/>
          <w:iCs/>
          <w:sz w:val="24"/>
          <w:szCs w:val="24"/>
          <w:lang w:val="en-AU"/>
        </w:rPr>
        <w:t xml:space="preserve"> at a given location</w:t>
      </w:r>
      <w:r w:rsidRPr="00235BC3">
        <w:rPr>
          <w:rFonts w:ascii="Times New Roman" w:hAnsi="Times New Roman" w:cs="Times New Roman"/>
          <w:iCs/>
          <w:sz w:val="24"/>
          <w:szCs w:val="24"/>
          <w:lang w:val="en-AU"/>
        </w:rPr>
        <w:t xml:space="preserve"> </w:t>
      </w:r>
      <m:oMath>
        <m:r>
          <w:rPr>
            <w:rFonts w:ascii="Cambria Math" w:hAnsi="Cambria Math" w:cs="Times New Roman"/>
            <w:sz w:val="24"/>
            <w:szCs w:val="24"/>
            <w:lang w:val="en-AU"/>
          </w:rPr>
          <m:t>s</m:t>
        </m:r>
      </m:oMath>
      <w:r w:rsidRPr="00235BC3">
        <w:rPr>
          <w:rFonts w:ascii="Times New Roman" w:hAnsi="Times New Roman" w:cs="Times New Roman"/>
          <w:iCs/>
          <w:sz w:val="24"/>
          <w:szCs w:val="24"/>
          <w:lang w:val="en-AU"/>
        </w:rPr>
        <w:t xml:space="preserve">. </w:t>
      </w:r>
      <w:r w:rsidRPr="00235BC3">
        <w:rPr>
          <w:rFonts w:ascii="Times New Roman" w:hAnsi="Times New Roman" w:cs="Times New Roman"/>
          <w:sz w:val="24"/>
          <w:szCs w:val="24"/>
          <w:lang w:val="en-AU"/>
        </w:rPr>
        <w:t xml:space="preserve">These data can be </w:t>
      </w:r>
      <w:proofErr w:type="spellStart"/>
      <w:r w:rsidRPr="00235BC3">
        <w:rPr>
          <w:rFonts w:ascii="Times New Roman" w:hAnsi="Times New Roman" w:cs="Times New Roman"/>
          <w:sz w:val="24"/>
          <w:szCs w:val="24"/>
          <w:lang w:val="en-AU"/>
        </w:rPr>
        <w:t>modeled</w:t>
      </w:r>
      <w:proofErr w:type="spellEnd"/>
      <w:r w:rsidRPr="00235BC3">
        <w:rPr>
          <w:rFonts w:ascii="Times New Roman" w:hAnsi="Times New Roman" w:cs="Times New Roman"/>
          <w:sz w:val="24"/>
          <w:szCs w:val="24"/>
          <w:lang w:val="en-AU"/>
        </w:rPr>
        <w:t xml:space="preserve"> using a point process framework</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mdjZGHQx","properties":{"formattedCitation":"(Renner et al. 2015)","plainCitation":"(Renner et al. 2015)","noteIndex":0},"citationItems":[{"id":14286,"uris":["http://zotero.org/users/942300/items/36SBT4MC"],"itemData":{"id":14286,"type":"article-journal","abstract":"* Presence-only data are widely used for species distribution modelling, and point process regression models are a flexible tool that has considerable potential for this problem, when data arise as point events.\n\n\n* In this paper, we review point process models, some of their advantages and some common methods of fitting them to presence-only data.\n\n\n* Advantages include (and are not limited to) clarification of what the response variable is that is modelled; a framework for choosing the number and location of quadrature points (commonly referred to as pseudo-absences or ‘background points’) objectively; clarity of model assumptions and tools for checking them; models to handle spatial dependence between points when it is present; and ways forward regarding difficult issues such as accounting for sampling bias.\n\n\n* Point process models are related to some common approaches to presence-only species distribution modelling, which means that a variety of different software tools can be used to fit these models, including maxent or generalised linear modelling software.","container-title":"Methods in Ecology and Evolution","DOI":"10.1111/2041-210X.12352","ISSN":"2041-210X","issue":"4","journalAbbreviation":"Methods Ecol Evol","language":"en","page":"366-379","source":"Wiley Online Library","title":"Point process models for presence-only analysis","volume":"6","author":[{"family":"Renner","given":"Ian W."},{"family":"Elith","given":"Jane"},{"family":"Baddeley","given":"Adrian"},{"family":"Fithian","given":"William"},{"family":"Hastie","given":"Trevor"},{"family":"Phillips","given":"Steven J."},{"family":"Popovic","given":"Gordana"},{"family":"Warton","given":"David I."}],"issued":{"date-parts":[["2015",4,1]]}}}],"schema":"https://github.com/citation-style-language/schema/raw/master/csl-citation.json"} </w:instrText>
      </w:r>
      <w:r>
        <w:rPr>
          <w:rFonts w:ascii="Times New Roman" w:hAnsi="Times New Roman" w:cs="Times New Roman"/>
          <w:sz w:val="24"/>
          <w:szCs w:val="24"/>
          <w:lang w:val="en-AU"/>
        </w:rPr>
        <w:fldChar w:fldCharType="separate"/>
      </w:r>
      <w:r w:rsidRPr="00C15963">
        <w:rPr>
          <w:rFonts w:ascii="Times New Roman" w:hAnsi="Times New Roman" w:cs="Times New Roman"/>
          <w:sz w:val="24"/>
          <w:lang w:val="en-GB"/>
        </w:rPr>
        <w:t>(Renner et al. 2015)</w:t>
      </w:r>
      <w:r>
        <w:rPr>
          <w:rFonts w:ascii="Times New Roman" w:hAnsi="Times New Roman" w:cs="Times New Roman"/>
          <w:sz w:val="24"/>
          <w:szCs w:val="24"/>
          <w:lang w:val="en-AU"/>
        </w:rPr>
        <w:fldChar w:fldCharType="end"/>
      </w:r>
      <w:r w:rsidRPr="00235BC3">
        <w:rPr>
          <w:rFonts w:ascii="Times New Roman" w:hAnsi="Times New Roman" w:cs="Times New Roman"/>
          <w:sz w:val="24"/>
          <w:szCs w:val="24"/>
          <w:lang w:val="en-AU"/>
        </w:rPr>
        <w:t xml:space="preserve">, which characterizes the spatial distribution of events through an intensity function –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and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 </w:t>
      </w:r>
      <w:r w:rsidRPr="00235BC3">
        <w:rPr>
          <w:rFonts w:ascii="Times New Roman" w:hAnsi="Times New Roman" w:cs="Times New Roman"/>
          <w:sz w:val="24"/>
          <w:szCs w:val="24"/>
          <w:lang w:val="en-AU"/>
        </w:rPr>
        <w:t>that describes the expected number of points per unit area.</w:t>
      </w:r>
      <w:r w:rsidRPr="00235BC3">
        <w:rPr>
          <w:rFonts w:ascii="Times New Roman" w:hAnsi="Times New Roman" w:cs="Times New Roman"/>
          <w:iCs/>
          <w:sz w:val="24"/>
          <w:szCs w:val="24"/>
          <w:lang w:val="en-AU"/>
        </w:rPr>
        <w:t xml:space="preserve"> </w:t>
      </w:r>
      <w:r w:rsidRPr="00235BC3">
        <w:rPr>
          <w:rFonts w:ascii="Times New Roman" w:hAnsi="Times New Roman" w:cs="Times New Roman"/>
          <w:sz w:val="24"/>
          <w:szCs w:val="24"/>
          <w:lang w:val="en-AU"/>
        </w:rPr>
        <w:t>A fundamental example of such a model is the inhomogeneous Poisson process, which assumes that the intensity is spatially heterogeneous – driven by potential covariates – and that, conditional on the covariates, points are independently distributed</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CdsRSR9N","properties":{"formattedCitation":"(Baddeley et al. 2015)","plainCitation":"(Baddeley et al. 2015)","noteIndex":0},"citationItems":[{"id":26947,"uris":["http://zotero.org/users/942300/items/9ID5GEVM"],"itemData":{"id":26947,"type":"book","abstract":"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 London ; New York","ISBN":"978-1-4822-1020-0","language":"Anglais","number-of-pages":"18","publisher":"Chapman and Hall/CRC","publisher-place":"Boca Raton ; London ; New York","source":"Amazon","title":"Spatial Point Patterns: Methodology and Applications with R","title-short":"Spatial Point Patterns","author":[{"family":"Baddeley","given":"Adrian"},{"family":"Rubak","given":"Ege"},{"family":"Turner","given":"Rolf"}],"issued":{"date-parts":[["2015",11,24]]}}}],"schema":"https://github.com/citation-style-language/schema/raw/master/csl-citation.json"} </w:instrText>
      </w:r>
      <w:r>
        <w:rPr>
          <w:rFonts w:ascii="Times New Roman" w:hAnsi="Times New Roman" w:cs="Times New Roman"/>
          <w:sz w:val="24"/>
          <w:szCs w:val="24"/>
          <w:lang w:val="en-AU"/>
        </w:rPr>
        <w:fldChar w:fldCharType="separate"/>
      </w:r>
      <w:r w:rsidRPr="00DE256B">
        <w:rPr>
          <w:rFonts w:ascii="Times New Roman" w:hAnsi="Times New Roman" w:cs="Times New Roman"/>
          <w:sz w:val="24"/>
          <w:lang w:val="en-GB"/>
        </w:rPr>
        <w:t>(Baddeley et al. 2015)</w:t>
      </w:r>
      <w:r>
        <w:rPr>
          <w:rFonts w:ascii="Times New Roman" w:hAnsi="Times New Roman" w:cs="Times New Roman"/>
          <w:sz w:val="24"/>
          <w:szCs w:val="24"/>
          <w:lang w:val="en-AU"/>
        </w:rPr>
        <w:fldChar w:fldCharType="end"/>
      </w:r>
      <w:r w:rsidRPr="00235BC3">
        <w:rPr>
          <w:rFonts w:ascii="Times New Roman" w:hAnsi="Times New Roman" w:cs="Times New Roman"/>
          <w:sz w:val="24"/>
          <w:szCs w:val="24"/>
          <w:lang w:val="en-AU"/>
        </w:rPr>
        <w:t>. In this study, we move beyond this independence assumption by employing a log-Gaussian Cox process (hereafter denoted as LGCP). This model allows for spatial interaction</w:t>
      </w:r>
      <w:r>
        <w:rPr>
          <w:rFonts w:ascii="Times New Roman" w:hAnsi="Times New Roman" w:cs="Times New Roman"/>
          <w:sz w:val="24"/>
          <w:szCs w:val="24"/>
          <w:lang w:val="en-AU"/>
        </w:rPr>
        <w:t>s</w:t>
      </w:r>
      <w:r w:rsidRPr="00235BC3">
        <w:rPr>
          <w:rFonts w:ascii="Times New Roman" w:hAnsi="Times New Roman" w:cs="Times New Roman"/>
          <w:sz w:val="24"/>
          <w:szCs w:val="24"/>
          <w:lang w:val="en-AU"/>
        </w:rPr>
        <w:t xml:space="preserve"> between points (</w:t>
      </w:r>
      <w:r w:rsidRPr="00676C90">
        <w:rPr>
          <w:rFonts w:ascii="Times New Roman" w:hAnsi="Times New Roman" w:cs="Times New Roman"/>
          <w:i/>
          <w:iCs/>
          <w:sz w:val="24"/>
          <w:szCs w:val="24"/>
          <w:lang w:val="en-AU"/>
        </w:rPr>
        <w:t>e.g.</w:t>
      </w:r>
      <w:r w:rsidRPr="00235BC3">
        <w:rPr>
          <w:rFonts w:ascii="Times New Roman" w:hAnsi="Times New Roman" w:cs="Times New Roman"/>
          <w:sz w:val="24"/>
          <w:szCs w:val="24"/>
          <w:lang w:val="en-AU"/>
        </w:rPr>
        <w:t xml:space="preserve">, attraction or repulsion) </w:t>
      </w:r>
      <w:r>
        <w:rPr>
          <w:rFonts w:ascii="Times New Roman" w:hAnsi="Times New Roman" w:cs="Times New Roman"/>
          <w:sz w:val="24"/>
          <w:szCs w:val="24"/>
          <w:lang w:val="en-AU"/>
        </w:rPr>
        <w:t>un</w:t>
      </w:r>
      <w:r w:rsidRPr="00235BC3">
        <w:rPr>
          <w:rFonts w:ascii="Times New Roman" w:hAnsi="Times New Roman" w:cs="Times New Roman"/>
          <w:sz w:val="24"/>
          <w:szCs w:val="24"/>
          <w:lang w:val="en-AU"/>
        </w:rPr>
        <w:t>explained by covariates alone, by incorporating a Gaussian random field (hereafter denoted as GRF) into the intensity function of the point process</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oRQkia3X","properties":{"formattedCitation":"(M\\uc0\\u248{}ller et al. 1998)","plainCitation":"(Møller et al. 1998)","noteIndex":0},"citationItems":[{"id":83581,"uris":["http://zotero.org/users/942300/items/ASFZW8Y7"],"itemData":{"id":83581,"type":"article-journal","abstract":"Planar Cox processes directed by a log Gaussian intensity process are investigated in the univariate and multivariate cases. The appealing properties of such models are demonstrated theoretically as well as through data examples and simulations. In particular, the first, second and third-order properties are studied and utilized in the statistical analysis of clustered point patterns. Also empirical Bayesian inference for the underlying intensity surface is considered.","container-title":"Scandinavian Journal of Statistics","DOI":"10.1111/1467-9469.00115","ISSN":"1467-9469","issue":"3","language":"en","license":"Board of the Foundation of the Scandinavian Journal of Statistics 1998","note":"_eprint: https://onlinelibrary.wiley.com/doi/pdf/10.1111/1467-9469.00115","page":"451-482","source":"Wiley Online Library","title":"Log Gaussian Cox Processes","volume":"25","author":[{"family":"Møller","given":"Jesper"},{"family":"Syversveen","given":"Anne Randi"},{"family":"Waagepetersen","given":"Rasmus Plenge"}],"issued":{"date-parts":[["1998"]]}}}],"schema":"https://github.com/citation-style-language/schema/raw/master/csl-citation.json"} </w:instrText>
      </w:r>
      <w:r>
        <w:rPr>
          <w:rFonts w:ascii="Times New Roman" w:hAnsi="Times New Roman" w:cs="Times New Roman"/>
          <w:sz w:val="24"/>
          <w:szCs w:val="24"/>
          <w:lang w:val="en-AU"/>
        </w:rPr>
        <w:fldChar w:fldCharType="separate"/>
      </w:r>
      <w:r w:rsidRPr="008350BE">
        <w:rPr>
          <w:rFonts w:ascii="Times New Roman" w:hAnsi="Times New Roman" w:cs="Times New Roman"/>
          <w:sz w:val="24"/>
          <w:lang w:val="en-GB"/>
        </w:rPr>
        <w:t>(</w:t>
      </w:r>
      <w:proofErr w:type="spellStart"/>
      <w:r w:rsidRPr="008350BE">
        <w:rPr>
          <w:rFonts w:ascii="Times New Roman" w:hAnsi="Times New Roman" w:cs="Times New Roman"/>
          <w:sz w:val="24"/>
          <w:lang w:val="en-GB"/>
        </w:rPr>
        <w:t>Møller</w:t>
      </w:r>
      <w:proofErr w:type="spellEnd"/>
      <w:r w:rsidRPr="008350BE">
        <w:rPr>
          <w:rFonts w:ascii="Times New Roman" w:hAnsi="Times New Roman" w:cs="Times New Roman"/>
          <w:sz w:val="24"/>
          <w:lang w:val="en-GB"/>
        </w:rPr>
        <w:t xml:space="preserve"> et al. 1998)</w:t>
      </w:r>
      <w:r>
        <w:rPr>
          <w:rFonts w:ascii="Times New Roman" w:hAnsi="Times New Roman" w:cs="Times New Roman"/>
          <w:sz w:val="24"/>
          <w:szCs w:val="24"/>
          <w:lang w:val="en-AU"/>
        </w:rPr>
        <w:fldChar w:fldCharType="end"/>
      </w:r>
      <w:r w:rsidRPr="00235BC3">
        <w:rPr>
          <w:rFonts w:ascii="Times New Roman" w:hAnsi="Times New Roman" w:cs="Times New Roman"/>
          <w:iCs/>
          <w:sz w:val="24"/>
          <w:szCs w:val="24"/>
          <w:lang w:val="en-AU"/>
        </w:rPr>
        <w:t>.</w:t>
      </w:r>
    </w:p>
    <w:p w14:paraId="6BDA20FB" w14:textId="083C07AD" w:rsidR="005D3516" w:rsidRPr="00235BC3" w:rsidRDefault="005D3516" w:rsidP="005D3516">
      <w:pPr>
        <w:spacing w:line="480" w:lineRule="auto"/>
        <w:jc w:val="both"/>
        <w:rPr>
          <w:rFonts w:ascii="Times New Roman" w:hAnsi="Times New Roman" w:cs="Times New Roman"/>
          <w:iCs/>
          <w:sz w:val="24"/>
          <w:szCs w:val="24"/>
          <w:lang w:val="en-AU"/>
        </w:rPr>
      </w:pPr>
      <w:r>
        <w:rPr>
          <w:rFonts w:ascii="Times New Roman" w:hAnsi="Times New Roman" w:cs="Times New Roman"/>
          <w:sz w:val="24"/>
          <w:szCs w:val="24"/>
          <w:lang w:val="en-AU"/>
        </w:rPr>
        <w:t>The intensity of alive individuals results from the true distribution of the given species</w:t>
      </w:r>
      <w:r w:rsidR="001B4364">
        <w:rPr>
          <w:rFonts w:ascii="Times New Roman" w:hAnsi="Times New Roman" w:cs="Times New Roman"/>
          <w:sz w:val="24"/>
          <w:szCs w:val="24"/>
          <w:lang w:val="en-AU"/>
        </w:rPr>
        <w:t xml:space="preserve">, </w:t>
      </w:r>
      <w:proofErr w:type="gramStart"/>
      <w:r w:rsidR="001B4364">
        <w:rPr>
          <w:rFonts w:ascii="Times New Roman" w:hAnsi="Times New Roman" w:cs="Times New Roman"/>
          <w:sz w:val="24"/>
          <w:szCs w:val="24"/>
          <w:lang w:val="en-AU"/>
        </w:rPr>
        <w:t>i.e.</w:t>
      </w:r>
      <w:proofErr w:type="gramEnd"/>
      <w:r w:rsidR="001B4364">
        <w:rPr>
          <w:rFonts w:ascii="Times New Roman" w:hAnsi="Times New Roman" w:cs="Times New Roman"/>
          <w:sz w:val="24"/>
          <w:szCs w:val="24"/>
          <w:lang w:val="en-AU"/>
        </w:rPr>
        <w:t xml:space="preserve"> the exposur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sidR="001B4364">
        <w:rPr>
          <w:rFonts w:ascii="Times New Roman" w:eastAsiaTheme="minorEastAsia" w:hAnsi="Times New Roman" w:cs="Times New Roman"/>
          <w:sz w:val="24"/>
          <w:szCs w:val="24"/>
          <w:lang w:val="en-AU"/>
        </w:rPr>
        <w:t>,</w:t>
      </w:r>
      <w:r>
        <w:rPr>
          <w:rFonts w:ascii="Times New Roman" w:hAnsi="Times New Roman" w:cs="Times New Roman"/>
          <w:sz w:val="24"/>
          <w:szCs w:val="24"/>
          <w:lang w:val="en-AU"/>
        </w:rPr>
        <w:t xml:space="preserve"> and the probability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i</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Pr>
          <w:rFonts w:ascii="Times New Roman" w:hAnsi="Times New Roman" w:cs="Times New Roman"/>
          <w:sz w:val="24"/>
          <w:szCs w:val="24"/>
          <w:lang w:val="en-AU"/>
        </w:rPr>
        <w:t xml:space="preserve"> of location </w:t>
      </w:r>
      <m:oMath>
        <m:r>
          <w:rPr>
            <w:rFonts w:ascii="Cambria Math" w:hAnsi="Cambria Math" w:cs="Times New Roman"/>
            <w:sz w:val="24"/>
            <w:szCs w:val="24"/>
            <w:lang w:val="en-AU"/>
          </w:rPr>
          <m:t>i</m:t>
        </m:r>
      </m:oMath>
      <w:r>
        <w:rPr>
          <w:rFonts w:ascii="Times New Roman" w:eastAsiaTheme="minorEastAsia" w:hAnsi="Times New Roman" w:cs="Times New Roman"/>
          <w:sz w:val="24"/>
          <w:szCs w:val="24"/>
          <w:lang w:val="en-AU"/>
        </w:rPr>
        <w:t xml:space="preserve"> to be sampled</w:t>
      </w:r>
      <w:r w:rsidR="001B4364">
        <w:rPr>
          <w:rFonts w:ascii="Times New Roman" w:eastAsiaTheme="minorEastAsia" w:hAnsi="Times New Roman" w:cs="Times New Roman"/>
          <w:sz w:val="24"/>
          <w:szCs w:val="24"/>
          <w:lang w:val="en-AU"/>
        </w:rPr>
        <w:t xml:space="preserve">: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E</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i</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 xml:space="preserve">. </w:t>
      </w:r>
      <w:r w:rsidR="001B4364">
        <w:rPr>
          <w:rFonts w:ascii="Times New Roman" w:eastAsiaTheme="minorEastAsia" w:hAnsi="Times New Roman" w:cs="Times New Roman"/>
          <w:sz w:val="24"/>
          <w:szCs w:val="24"/>
          <w:lang w:val="en-AU"/>
        </w:rPr>
        <w:t xml:space="preserve">As explained in Section XXX sampling effort was accounted for by descriptors of reported species in the same location, summarized through the PCA component </w:t>
      </w:r>
      <m:oMath>
        <m:sSub>
          <m:sSubPr>
            <m:ctrlPr>
              <w:rPr>
                <w:rFonts w:ascii="Cambria Math" w:hAnsi="Cambria Math" w:cs="Times New Roman"/>
                <w:i/>
                <w:iCs/>
                <w:sz w:val="24"/>
                <w:szCs w:val="24"/>
              </w:rPr>
            </m:ctrlPr>
          </m:sSubPr>
          <m:e>
            <m:r>
              <m:rPr>
                <m:nor/>
              </m:rPr>
              <w:rPr>
                <w:rFonts w:ascii="Times New Roman" w:hAnsi="Times New Roman" w:cs="Times New Roman"/>
                <w:iCs/>
                <w:sz w:val="24"/>
                <w:szCs w:val="24"/>
                <w:lang w:val="en-AU"/>
              </w:rPr>
              <m:t>SAMPLING</m:t>
            </m:r>
            <m:ctrlPr>
              <w:rPr>
                <w:rFonts w:ascii="Cambria Math" w:eastAsiaTheme="minorEastAsia" w:hAnsi="Cambria Math" w:cs="Times New Roman"/>
                <w:i/>
                <w:sz w:val="24"/>
                <w:szCs w:val="24"/>
                <w:lang w:val="en-AU"/>
              </w:rPr>
            </m:ctrlPr>
          </m:e>
          <m:sub>
            <m:r>
              <w:rPr>
                <w:rFonts w:ascii="Cambria Math" w:eastAsiaTheme="minorEastAsia" w:hAnsi="Cambria Math" w:cs="Times New Roman"/>
                <w:sz w:val="24"/>
                <w:szCs w:val="24"/>
                <w:lang w:val="en-AU"/>
              </w:rPr>
              <m:t>i</m:t>
            </m:r>
          </m:sub>
        </m:sSub>
      </m:oMath>
      <w:r w:rsidR="001B4364">
        <w:rPr>
          <w:rFonts w:ascii="Times New Roman" w:eastAsiaTheme="minorEastAsia" w:hAnsi="Times New Roman" w:cs="Times New Roman"/>
          <w:sz w:val="24"/>
          <w:szCs w:val="24"/>
          <w:lang w:val="en-AU"/>
        </w:rPr>
        <w:t xml:space="preserv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sidR="001B4364">
        <w:rPr>
          <w:rFonts w:ascii="Times New Roman" w:eastAsiaTheme="minorEastAsia" w:hAnsi="Times New Roman" w:cs="Times New Roman"/>
          <w:sz w:val="24"/>
          <w:szCs w:val="24"/>
          <w:lang w:val="en-AU"/>
        </w:rPr>
        <w:t xml:space="preserve"> was modelled using habitat covariates and a spatial random effect. </w:t>
      </w:r>
      <w:r w:rsidRPr="00235BC3">
        <w:rPr>
          <w:rFonts w:ascii="Times New Roman" w:hAnsi="Times New Roman" w:cs="Times New Roman"/>
          <w:sz w:val="24"/>
          <w:szCs w:val="24"/>
          <w:lang w:val="en-AU"/>
        </w:rPr>
        <w:t xml:space="preserve">Accordingly, </w:t>
      </w:r>
      <w:r>
        <w:rPr>
          <w:rFonts w:ascii="Times New Roman" w:hAnsi="Times New Roman" w:cs="Times New Roman"/>
          <w:sz w:val="24"/>
          <w:szCs w:val="24"/>
          <w:lang w:val="en-AU"/>
        </w:rPr>
        <w:t xml:space="preserve">we specified </w:t>
      </w:r>
      <w:r w:rsidRPr="00235BC3">
        <w:rPr>
          <w:rFonts w:ascii="Times New Roman" w:hAnsi="Times New Roman" w:cs="Times New Roman"/>
          <w:sz w:val="24"/>
          <w:szCs w:val="24"/>
          <w:lang w:val="en-AU"/>
        </w:rPr>
        <w:t xml:space="preserve">the exposure </w:t>
      </w:r>
      <w:r>
        <w:rPr>
          <w:rFonts w:ascii="Times New Roman" w:hAnsi="Times New Roman" w:cs="Times New Roman"/>
          <w:sz w:val="24"/>
          <w:szCs w:val="24"/>
          <w:lang w:val="en-AU"/>
        </w:rPr>
        <w:t xml:space="preserve">layer </w:t>
      </w:r>
      <w:r w:rsidRPr="00235BC3">
        <w:rPr>
          <w:rFonts w:ascii="Times New Roman" w:hAnsi="Times New Roman" w:cs="Times New Roman"/>
          <w:sz w:val="24"/>
          <w:szCs w:val="24"/>
          <w:lang w:val="en-AU"/>
        </w:rPr>
        <w:t>as:</w:t>
      </w:r>
    </w:p>
    <w:p w14:paraId="2A3035BF" w14:textId="77777777" w:rsidR="005D3516" w:rsidRPr="00235BC3" w:rsidRDefault="005D3516" w:rsidP="005D3516">
      <w:pPr>
        <w:spacing w:line="480" w:lineRule="auto"/>
        <w:rPr>
          <w:rFonts w:ascii="Times New Roman" w:hAnsi="Times New Roman" w:cs="Times New Roman"/>
          <w:iCs/>
          <w:sz w:val="24"/>
          <w:szCs w:val="24"/>
          <w:lang w:val="en-AU"/>
        </w:rPr>
      </w:pPr>
      <m:oMathPara>
        <m:oMath>
          <m:d>
            <m:dPr>
              <m:begChr m:val="{"/>
              <m:endChr m:val=""/>
              <m:ctrlPr>
                <w:rPr>
                  <w:rFonts w:ascii="Cambria Math" w:hAnsi="Cambria Math" w:cs="Times New Roman"/>
                  <w:i/>
                  <w:iCs/>
                  <w:sz w:val="24"/>
                  <w:szCs w:val="24"/>
                  <w:lang w:val="en-AU"/>
                </w:rPr>
              </m:ctrlPr>
            </m:dPr>
            <m:e>
              <m:eqArr>
                <m:eqArrPr>
                  <m:ctrlPr>
                    <w:rPr>
                      <w:rFonts w:ascii="Cambria Math"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E</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i</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ctrlPr>
                    <w:rPr>
                      <w:rFonts w:ascii="Cambria Math" w:eastAsia="Cambria Math" w:hAnsi="Cambria Math" w:cs="Cambria Math"/>
                      <w:iCs/>
                      <w:sz w:val="24"/>
                      <w:szCs w:val="24"/>
                      <w:lang w:val="en-AU"/>
                    </w:rPr>
                  </m:ctrlPr>
                </m:e>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PC</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W</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lang w:val="en-AU"/>
                        </w:rPr>
                        <m:t>5</m:t>
                      </m:r>
                    </m:sub>
                  </m:sSub>
                  <m:r>
                    <m:rPr>
                      <m:nor/>
                    </m:rPr>
                    <w:rPr>
                      <w:rFonts w:ascii="Times New Roman" w:hAnsi="Times New Roman" w:cs="Times New Roman"/>
                      <w:iCs/>
                      <w:sz w:val="24"/>
                      <w:szCs w:val="24"/>
                      <w:lang w:val="en-AU"/>
                    </w:rPr>
                    <m:t>SAMPLING</m:t>
                  </m:r>
                  <m:d>
                    <m:dPr>
                      <m:ctrlPr>
                        <w:rPr>
                          <w:rFonts w:ascii="Cambria Math" w:hAnsi="Cambria Math" w:cs="Times New Roman"/>
                          <w:i/>
                          <w:iCs/>
                          <w:sz w:val="24"/>
                          <w:szCs w:val="24"/>
                        </w:rPr>
                      </m:ctrlPr>
                    </m:dPr>
                    <m:e>
                      <m:r>
                        <w:rPr>
                          <w:rFonts w:ascii="Cambria Math" w:hAnsi="Cambria Math" w:cs="Times New Roman"/>
                          <w:sz w:val="24"/>
                          <w:szCs w:val="24"/>
                        </w:rPr>
                        <m:t>s</m:t>
                      </m:r>
                    </m:e>
                  </m:d>
                </m:e>
                <m:e>
                  <m:r>
                    <w:rPr>
                      <w:rFonts w:ascii="Cambria Math" w:hAnsi="Cambria Math" w:cs="Times New Roman"/>
                      <w:sz w:val="24"/>
                      <w:szCs w:val="24"/>
                      <w:lang w:val="en-AU"/>
                    </w:rPr>
                    <m:t>W∼</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e>
              </m:eqArr>
              <m:r>
                <m:rPr>
                  <m:nor/>
                </m:rPr>
                <w:rPr>
                  <w:rFonts w:ascii="Times New Roman" w:hAnsi="Times New Roman" w:cs="Times New Roman"/>
                  <w:iCs/>
                  <w:sz w:val="24"/>
                  <w:szCs w:val="24"/>
                  <w:lang w:val="en-AU"/>
                </w:rPr>
                <m:t>,                             (1)</m:t>
              </m:r>
            </m:e>
          </m:d>
        </m:oMath>
      </m:oMathPara>
    </w:p>
    <w:p w14:paraId="168A9DE8" w14:textId="1EC26829" w:rsidR="005D3516" w:rsidRDefault="005D3516" w:rsidP="005D3516">
      <w:pPr>
        <w:spacing w:line="480" w:lineRule="auto"/>
        <w:jc w:val="both"/>
        <w:rPr>
          <w:rFonts w:ascii="Times New Roman" w:eastAsiaTheme="minorEastAsia" w:hAnsi="Times New Roman" w:cs="Times New Roman"/>
          <w:iCs/>
          <w:sz w:val="24"/>
          <w:szCs w:val="24"/>
          <w:lang w:val="en-AU"/>
        </w:rPr>
      </w:pPr>
      <w:r w:rsidRPr="00235BC3">
        <w:rPr>
          <w:rFonts w:ascii="Times New Roman" w:hAnsi="Times New Roman" w:cs="Times New Roman"/>
          <w:iCs/>
          <w:sz w:val="24"/>
          <w:szCs w:val="24"/>
          <w:lang w:val="en-AU"/>
        </w:rPr>
        <w:lastRenderedPageBreak/>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oMath>
      <w:r w:rsidRPr="00235BC3">
        <w:rPr>
          <w:rFonts w:ascii="Times New Roman" w:eastAsiaTheme="minorEastAsia" w:hAnsi="Times New Roman" w:cs="Times New Roman"/>
          <w:iCs/>
          <w:sz w:val="24"/>
          <w:szCs w:val="24"/>
          <w:lang w:val="en-AU"/>
        </w:rPr>
        <w:t xml:space="preserve"> is the intercept,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1</m:t>
            </m:r>
          </m:sub>
        </m:sSub>
      </m:oMath>
      <w:r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4</m:t>
            </m:r>
          </m:sub>
        </m:sSub>
      </m:oMath>
      <w:r w:rsidRPr="00235BC3">
        <w:rPr>
          <w:rFonts w:ascii="Times New Roman" w:eastAsiaTheme="minorEastAsia" w:hAnsi="Times New Roman" w:cs="Times New Roman"/>
          <w:iCs/>
          <w:sz w:val="24"/>
          <w:szCs w:val="24"/>
          <w:lang w:val="en-AU"/>
        </w:rPr>
        <w:t xml:space="preserve"> are the coefficients </w:t>
      </w:r>
      <w:r w:rsidRPr="00235BC3">
        <w:rPr>
          <w:rFonts w:ascii="Times New Roman" w:hAnsi="Times New Roman" w:cs="Times New Roman"/>
          <w:sz w:val="24"/>
          <w:szCs w:val="24"/>
          <w:lang w:val="en-AU"/>
        </w:rPr>
        <w:t>associated with spatial covariates derived from the principal component analysis on land cover types</w:t>
      </w:r>
      <w:r w:rsidRPr="00235BC3">
        <w:rPr>
          <w:rFonts w:ascii="Times New Roman" w:eastAsiaTheme="minorEastAsia" w:hAnsi="Times New Roman" w:cs="Times New Roman"/>
          <w:iCs/>
          <w:sz w:val="24"/>
          <w:szCs w:val="24"/>
          <w:lang w:val="en-AU"/>
        </w:rPr>
        <w:t xml:space="preserve">,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5</m:t>
            </m:r>
          </m:sub>
        </m:sSub>
      </m:oMath>
      <w:r w:rsidRPr="00235BC3">
        <w:rPr>
          <w:rFonts w:ascii="Times New Roman" w:eastAsiaTheme="minorEastAsia" w:hAnsi="Times New Roman" w:cs="Times New Roman"/>
          <w:iCs/>
          <w:sz w:val="24"/>
          <w:szCs w:val="24"/>
          <w:lang w:val="en-AU"/>
        </w:rPr>
        <w:t xml:space="preserve"> is the coefficient related to the covariate quantifying sampling effort. The p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oMath>
      <w:r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oMath>
      <w:r w:rsidRPr="00235BC3">
        <w:rPr>
          <w:rFonts w:ascii="Times New Roman" w:eastAsiaTheme="minorEastAsia" w:hAnsi="Times New Roman" w:cs="Times New Roman"/>
          <w:iCs/>
          <w:sz w:val="24"/>
          <w:szCs w:val="24"/>
          <w:lang w:val="en-AU"/>
        </w:rPr>
        <w:t xml:space="preserve"> correspond to the range and standard deviation, respectively, of the </w:t>
      </w:r>
      <w:proofErr w:type="spellStart"/>
      <w:r w:rsidRPr="00235BC3">
        <w:rPr>
          <w:rFonts w:ascii="Times New Roman" w:eastAsiaTheme="minorEastAsia" w:hAnsi="Times New Roman" w:cs="Times New Roman"/>
          <w:iCs/>
          <w:sz w:val="24"/>
          <w:szCs w:val="24"/>
          <w:lang w:val="en-AU"/>
        </w:rPr>
        <w:t>Matérn</w:t>
      </w:r>
      <w:proofErr w:type="spellEnd"/>
      <w:r w:rsidRPr="00235BC3">
        <w:rPr>
          <w:rFonts w:ascii="Times New Roman" w:eastAsiaTheme="minorEastAsia" w:hAnsi="Times New Roman" w:cs="Times New Roman"/>
          <w:iCs/>
          <w:sz w:val="24"/>
          <w:szCs w:val="24"/>
          <w:lang w:val="en-AU"/>
        </w:rPr>
        <w:t xml:space="preserve"> covariance function used in the GRF.</w:t>
      </w:r>
    </w:p>
    <w:p w14:paraId="229A52D6" w14:textId="3018C171" w:rsidR="00B81871" w:rsidRDefault="00B81871" w:rsidP="00B81871">
      <w:pPr>
        <w:spacing w:line="480" w:lineRule="auto"/>
        <w:rPr>
          <w:rFonts w:ascii="Times New Roman" w:hAnsi="Times New Roman" w:cs="Times New Roman"/>
          <w:iCs/>
          <w:sz w:val="24"/>
          <w:szCs w:val="24"/>
          <w:lang w:val="en-AU"/>
        </w:rPr>
      </w:pPr>
      <w:r w:rsidRPr="00D01509">
        <w:rPr>
          <w:rFonts w:ascii="Times New Roman" w:hAnsi="Times New Roman" w:cs="Times New Roman"/>
          <w:iCs/>
          <w:sz w:val="24"/>
          <w:szCs w:val="24"/>
          <w:lang w:val="en-AU"/>
        </w:rPr>
        <w:t>Following the risk analysis f</w:t>
      </w:r>
      <w:r>
        <w:rPr>
          <w:rFonts w:ascii="Times New Roman" w:hAnsi="Times New Roman" w:cs="Times New Roman"/>
          <w:iCs/>
          <w:sz w:val="24"/>
          <w:szCs w:val="24"/>
          <w:lang w:val="en-AU"/>
        </w:rPr>
        <w:t>ramework</w:t>
      </w:r>
      <w:r>
        <w:rPr>
          <w:rFonts w:ascii="Times New Roman" w:hAnsi="Times New Roman" w:cs="Times New Roman"/>
          <w:iCs/>
          <w:sz w:val="24"/>
          <w:szCs w:val="24"/>
          <w:lang w:val="en-AU"/>
        </w:rPr>
        <w:t xml:space="preserve">, the intensity of </w:t>
      </w:r>
      <w:proofErr w:type="spellStart"/>
      <w:r>
        <w:rPr>
          <w:rFonts w:ascii="Times New Roman" w:hAnsi="Times New Roman" w:cs="Times New Roman"/>
          <w:iCs/>
          <w:sz w:val="24"/>
          <w:szCs w:val="24"/>
          <w:lang w:val="en-AU"/>
        </w:rPr>
        <w:t>roadkills</w:t>
      </w:r>
      <w:proofErr w:type="spellEnd"/>
      <w:r>
        <w:rPr>
          <w:rFonts w:ascii="Times New Roman" w:hAnsi="Times New Roman" w:cs="Times New Roman"/>
          <w:iCs/>
          <w:sz w:val="24"/>
          <w:szCs w:val="24"/>
          <w:lang w:val="en-AU"/>
        </w:rPr>
        <w:t xml:space="preserve"> results from </w:t>
      </w:r>
      <w:r>
        <w:rPr>
          <w:rFonts w:ascii="Times New Roman" w:hAnsi="Times New Roman" w:cs="Times New Roman"/>
          <w:sz w:val="24"/>
          <w:szCs w:val="24"/>
          <w:lang w:val="en-AU"/>
        </w:rPr>
        <w:t xml:space="preserve">the exposur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r>
        <w:rPr>
          <w:rFonts w:ascii="Times New Roman" w:hAnsi="Times New Roman" w:cs="Times New Roman"/>
          <w:sz w:val="24"/>
          <w:szCs w:val="24"/>
          <w:lang w:val="en-AU"/>
        </w:rPr>
        <w:t xml:space="preserve"> and the danger layer,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D</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p>
    <w:p w14:paraId="1568A121" w14:textId="7245C485" w:rsidR="00B81871" w:rsidRPr="00D01509" w:rsidRDefault="00B81871" w:rsidP="00B81871">
      <w:pPr>
        <w:spacing w:line="480" w:lineRule="auto"/>
        <w:rPr>
          <w:rFonts w:ascii="Times New Roman" w:eastAsiaTheme="minorEastAsia" w:hAnsi="Times New Roman" w:cs="Times New Roman"/>
          <w:iCs/>
          <w:sz w:val="24"/>
          <w:szCs w:val="24"/>
          <w:lang w:val="en-AU"/>
        </w:rPr>
      </w:pPr>
      <m:oMathPara>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R</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D</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m:oMathPara>
    </w:p>
    <w:p w14:paraId="566C0A7B" w14:textId="0D365644" w:rsidR="009F21EA" w:rsidRPr="00B81871" w:rsidRDefault="00B81871" w:rsidP="00235BC3">
      <w:pPr>
        <w:spacing w:line="480" w:lineRule="auto"/>
        <w:jc w:val="both"/>
        <w:rPr>
          <w:rFonts w:ascii="Times New Roman" w:eastAsiaTheme="minorEastAsia" w:hAnsi="Times New Roman" w:cs="Times New Roman"/>
          <w:iCs/>
          <w:sz w:val="24"/>
          <w:szCs w:val="24"/>
          <w:lang w:val="en-AU"/>
        </w:rPr>
      </w:pPr>
      <w:r>
        <w:rPr>
          <w:rFonts w:ascii="Times New Roman" w:hAnsi="Times New Roman" w:cs="Times New Roman"/>
          <w:sz w:val="24"/>
          <w:szCs w:val="24"/>
          <w:lang w:val="en-AU"/>
        </w:rPr>
        <w:t xml:space="preserve">Modelling of the exposure is detailed in equation (1).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D</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 xml:space="preserve"> was modelled using </w:t>
      </w:r>
      <w:r>
        <w:rPr>
          <w:rFonts w:ascii="Times New Roman" w:eastAsiaTheme="minorEastAsia" w:hAnsi="Times New Roman" w:cs="Times New Roman"/>
          <w:sz w:val="24"/>
          <w:szCs w:val="24"/>
          <w:lang w:val="en-AU"/>
        </w:rPr>
        <w:t xml:space="preserve">road characteristics as </w:t>
      </w:r>
      <w:r>
        <w:rPr>
          <w:rFonts w:ascii="Times New Roman" w:eastAsiaTheme="minorEastAsia" w:hAnsi="Times New Roman" w:cs="Times New Roman"/>
          <w:sz w:val="24"/>
          <w:szCs w:val="24"/>
          <w:lang w:val="en-AU"/>
        </w:rPr>
        <w:t>covariates and a spatial random effect.</w:t>
      </w:r>
      <w:r>
        <w:rPr>
          <w:rFonts w:ascii="Times New Roman" w:eastAsiaTheme="minorEastAsia" w:hAnsi="Times New Roman" w:cs="Times New Roman"/>
          <w:sz w:val="24"/>
          <w:szCs w:val="24"/>
          <w:lang w:val="en-AU"/>
        </w:rPr>
        <w:t xml:space="preserve"> We thus </w:t>
      </w:r>
      <w:r w:rsidR="00A64DB6" w:rsidRPr="00B81871">
        <w:rPr>
          <w:rFonts w:ascii="Times New Roman" w:hAnsi="Times New Roman" w:cs="Times New Roman"/>
          <w:sz w:val="24"/>
          <w:szCs w:val="24"/>
          <w:lang w:val="en-AU"/>
        </w:rPr>
        <w:t>specified the</w:t>
      </w:r>
      <w:r w:rsidR="007D5894" w:rsidRPr="00B81871">
        <w:rPr>
          <w:rFonts w:ascii="Times New Roman" w:hAnsi="Times New Roman" w:cs="Times New Roman"/>
          <w:sz w:val="24"/>
          <w:szCs w:val="24"/>
          <w:lang w:val="en-AU"/>
        </w:rPr>
        <w:t xml:space="preserve"> risk model as</w:t>
      </w:r>
      <w:r w:rsidR="009F21EA" w:rsidRPr="00B81871">
        <w:rPr>
          <w:rFonts w:ascii="Times New Roman" w:eastAsiaTheme="minorEastAsia" w:hAnsi="Times New Roman" w:cs="Times New Roman"/>
          <w:iCs/>
          <w:sz w:val="24"/>
          <w:szCs w:val="24"/>
          <w:lang w:val="en-AU"/>
        </w:rPr>
        <w:t>:</w:t>
      </w:r>
      <w:r w:rsidR="004322C6" w:rsidRPr="00B81871">
        <w:rPr>
          <w:rFonts w:ascii="Times New Roman" w:eastAsiaTheme="minorEastAsia" w:hAnsi="Times New Roman" w:cs="Times New Roman"/>
          <w:iCs/>
          <w:sz w:val="24"/>
          <w:szCs w:val="24"/>
          <w:lang w:val="en-AU"/>
        </w:rPr>
        <w:t xml:space="preserve"> </w:t>
      </w:r>
    </w:p>
    <w:p w14:paraId="57C2302B" w14:textId="7B9372F7" w:rsidR="009F21EA" w:rsidRPr="00235BC3" w:rsidRDefault="00322743" w:rsidP="00235BC3">
      <w:pPr>
        <w:spacing w:line="480" w:lineRule="auto"/>
        <w:jc w:val="both"/>
        <w:rPr>
          <w:rFonts w:ascii="Times New Roman" w:eastAsiaTheme="minorEastAsia" w:hAnsi="Times New Roman" w:cs="Times New Roman"/>
          <w:iCs/>
          <w:sz w:val="24"/>
          <w:szCs w:val="24"/>
          <w:lang w:val="en-AU"/>
        </w:rPr>
      </w:pPr>
      <m:oMathPara>
        <m:oMath>
          <m:d>
            <m:dPr>
              <m:begChr m:val="{"/>
              <m:endChr m:val=""/>
              <m:ctrlPr>
                <w:rPr>
                  <w:rFonts w:ascii="Cambria Math" w:eastAsiaTheme="minorEastAsia" w:hAnsi="Cambria Math" w:cs="Times New Roman"/>
                  <w:i/>
                  <w:iCs/>
                  <w:sz w:val="24"/>
                  <w:szCs w:val="24"/>
                  <w:lang w:val="en-AU"/>
                </w:rPr>
              </m:ctrlPr>
            </m:dPr>
            <m:e>
              <m:eqArr>
                <m:eqArrPr>
                  <m:ctrlPr>
                    <w:rPr>
                      <w:rFonts w:ascii="Cambria Math" w:eastAsiaTheme="minorEastAsia"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D</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lang w:val="en-AU"/>
                        </w:rPr>
                        <m:t>5</m:t>
                      </m:r>
                    </m:sub>
                  </m:sSub>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COV</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Z</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ctrlPr>
                    <w:rPr>
                      <w:rFonts w:ascii="Cambria Math" w:eastAsia="Cambria Math" w:hAnsi="Cambria Math" w:cs="Cambria Math"/>
                      <w:i/>
                      <w:sz w:val="24"/>
                      <w:szCs w:val="24"/>
                      <w:lang w:val="en-AU"/>
                    </w:rPr>
                  </m:ctrlPr>
                </m:e>
                <m:e>
                  <m:r>
                    <w:rPr>
                      <w:rFonts w:ascii="Cambria Math" w:hAnsi="Cambria Math" w:cs="Times New Roman"/>
                      <w:sz w:val="24"/>
                      <w:szCs w:val="24"/>
                      <w:lang w:val="en-AU"/>
                    </w:rPr>
                    <m:t>Z∼</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e>
              </m:eqArr>
              <m:r>
                <m:rPr>
                  <m:nor/>
                </m:rPr>
                <w:rPr>
                  <w:rFonts w:ascii="Times New Roman" w:eastAsiaTheme="minorEastAsia" w:hAnsi="Times New Roman" w:cs="Times New Roman"/>
                  <w:iCs/>
                  <w:sz w:val="24"/>
                  <w:szCs w:val="24"/>
                  <w:lang w:val="en-AU"/>
                </w:rPr>
                <m:t>,                                 (2)</m:t>
              </m:r>
            </m:e>
          </m:d>
        </m:oMath>
      </m:oMathPara>
    </w:p>
    <w:p w14:paraId="7E9A5773" w14:textId="75F80DDA" w:rsidR="009F21EA" w:rsidRPr="008307C2" w:rsidRDefault="00D26C6A" w:rsidP="00235BC3">
      <w:pPr>
        <w:spacing w:line="480" w:lineRule="auto"/>
        <w:jc w:val="both"/>
        <w:rPr>
          <w:rFonts w:ascii="Times New Roman" w:hAnsi="Times New Roman" w:cs="Times New Roman"/>
          <w:iCs/>
          <w:sz w:val="24"/>
          <w:szCs w:val="24"/>
          <w:highlight w:val="yellow"/>
        </w:rPr>
      </w:pPr>
      <w:r w:rsidRPr="00235BC3">
        <w:rPr>
          <w:rFonts w:ascii="Times New Roman" w:hAnsi="Times New Roman" w:cs="Times New Roman"/>
          <w:iCs/>
          <w:sz w:val="24"/>
          <w:szCs w:val="24"/>
          <w:lang w:val="en-AU"/>
        </w:rPr>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oMath>
      <w:r w:rsidRPr="00235BC3">
        <w:rPr>
          <w:rFonts w:ascii="Times New Roman" w:eastAsiaTheme="minorEastAsia" w:hAnsi="Times New Roman" w:cs="Times New Roman"/>
          <w:iCs/>
          <w:sz w:val="24"/>
          <w:szCs w:val="24"/>
          <w:lang w:val="en-AU"/>
        </w:rPr>
        <w:t xml:space="preserve"> is the intercept,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1</m:t>
            </m:r>
          </m:sub>
        </m:sSub>
      </m:oMath>
      <w:r w:rsidR="007D5894"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4</m:t>
            </m:r>
          </m:sub>
        </m:sSub>
      </m:oMath>
      <w:r w:rsidRPr="00235BC3">
        <w:rPr>
          <w:rFonts w:ascii="Times New Roman" w:eastAsiaTheme="minorEastAsia" w:hAnsi="Times New Roman" w:cs="Times New Roman"/>
          <w:iCs/>
          <w:sz w:val="24"/>
          <w:szCs w:val="24"/>
          <w:lang w:val="en-AU"/>
        </w:rPr>
        <w:t xml:space="preserve"> </w:t>
      </w:r>
      <w:r w:rsidR="007D5894" w:rsidRPr="00235BC3">
        <w:rPr>
          <w:rFonts w:ascii="Times New Roman" w:hAnsi="Times New Roman" w:cs="Times New Roman"/>
          <w:sz w:val="24"/>
          <w:szCs w:val="24"/>
          <w:lang w:val="en-AU"/>
        </w:rPr>
        <w:t xml:space="preserve">are the coefficients associated with speed limits, traffic intensity, distance to watercourses, and distance to vegetation, </w:t>
      </w:r>
      <w:proofErr w:type="gramStart"/>
      <w:r w:rsidR="007D5894" w:rsidRPr="00235BC3">
        <w:rPr>
          <w:rFonts w:ascii="Times New Roman" w:hAnsi="Times New Roman" w:cs="Times New Roman"/>
          <w:sz w:val="24"/>
          <w:szCs w:val="24"/>
          <w:lang w:val="en-AU"/>
        </w:rPr>
        <w:t>respectively</w:t>
      </w:r>
      <w:r w:rsidRPr="00235BC3">
        <w:rPr>
          <w:rFonts w:ascii="Times New Roman" w:hAnsi="Times New Roman" w:cs="Times New Roman"/>
          <w:sz w:val="24"/>
          <w:szCs w:val="24"/>
          <w:lang w:val="en-AU"/>
        </w:rPr>
        <w:t>.</w:t>
      </w:r>
      <w:proofErr w:type="gramEnd"/>
      <w:r w:rsidR="00A8019A" w:rsidRPr="00235BC3">
        <w:rPr>
          <w:rFonts w:ascii="Times New Roman" w:hAnsi="Times New Roman" w:cs="Times New Roman"/>
          <w:sz w:val="24"/>
          <w:szCs w:val="24"/>
          <w:lang w:val="en-AU"/>
        </w:rPr>
        <w:t xml:space="preserve"> </w:t>
      </w:r>
      <w:r w:rsidR="00597BDE">
        <w:rPr>
          <w:rFonts w:ascii="Times New Roman" w:hAnsi="Times New Roman" w:cs="Times New Roman"/>
          <w:sz w:val="24"/>
          <w:szCs w:val="24"/>
          <w:lang w:val="en-AU"/>
        </w:rPr>
        <w:t xml:space="preserve">In equation (2) exposure was not directly put into the model through an offset to allow for more flexibility between risk and exposure. </w:t>
      </w:r>
      <w:r w:rsidRPr="00235BC3">
        <w:rPr>
          <w:rFonts w:ascii="Times New Roman" w:eastAsiaTheme="minorEastAsia" w:hAnsi="Times New Roman" w:cs="Times New Roman"/>
          <w:iCs/>
          <w:sz w:val="24"/>
          <w:szCs w:val="24"/>
          <w:lang w:val="en-AU"/>
        </w:rPr>
        <w:t xml:space="preserve">The associated coefficient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5</m:t>
            </m:r>
          </m:sub>
        </m:sSub>
      </m:oMath>
      <w:r w:rsidR="007D5894" w:rsidRPr="00235BC3">
        <w:rPr>
          <w:rFonts w:ascii="Times New Roman" w:eastAsiaTheme="minorEastAsia" w:hAnsi="Times New Roman" w:cs="Times New Roman"/>
          <w:iCs/>
          <w:sz w:val="24"/>
          <w:szCs w:val="24"/>
          <w:lang w:val="en-AU"/>
        </w:rPr>
        <w:t xml:space="preserve"> </w:t>
      </w:r>
      <w:r w:rsidR="00A8019A" w:rsidRPr="00235BC3">
        <w:rPr>
          <w:rFonts w:ascii="Times New Roman" w:hAnsi="Times New Roman" w:cs="Times New Roman"/>
          <w:sz w:val="24"/>
          <w:szCs w:val="24"/>
          <w:lang w:val="en-AU"/>
        </w:rPr>
        <w:t xml:space="preserve">thus quantifies the influence of </w:t>
      </w:r>
      <w:r w:rsidR="00597BDE">
        <w:rPr>
          <w:rFonts w:ascii="Times New Roman" w:hAnsi="Times New Roman" w:cs="Times New Roman"/>
          <w:sz w:val="24"/>
          <w:szCs w:val="24"/>
          <w:lang w:val="en-AU"/>
        </w:rPr>
        <w:t>exposure</w:t>
      </w:r>
      <w:r w:rsidR="00A8019A" w:rsidRPr="00235BC3">
        <w:rPr>
          <w:rFonts w:ascii="Times New Roman" w:hAnsi="Times New Roman" w:cs="Times New Roman"/>
          <w:sz w:val="24"/>
          <w:szCs w:val="24"/>
          <w:lang w:val="en-AU"/>
        </w:rPr>
        <w:t xml:space="preserve"> on roadkill occurrences</w:t>
      </w:r>
      <w:r w:rsidRPr="00235BC3">
        <w:rPr>
          <w:rFonts w:ascii="Times New Roman" w:eastAsiaTheme="minorEastAsia" w:hAnsi="Times New Roman" w:cs="Times New Roman"/>
          <w:iCs/>
          <w:sz w:val="24"/>
          <w:szCs w:val="24"/>
          <w:lang w:val="en-AU"/>
        </w:rPr>
        <w:t xml:space="preserve">. The p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w:t>
      </w:r>
      <w:r w:rsidR="00A8019A" w:rsidRPr="00235BC3">
        <w:rPr>
          <w:rFonts w:ascii="Times New Roman" w:hAnsi="Times New Roman" w:cs="Times New Roman"/>
          <w:sz w:val="24"/>
          <w:szCs w:val="24"/>
          <w:lang w:val="en-AU"/>
        </w:rPr>
        <w:t>represent the range and standard deviation, respectively, of the Barrier covariance function used in the GRF. This Barrier model constrains spatial correlations to propagate along the road network</w:t>
      </w:r>
      <w:r w:rsidR="008C4CB4">
        <w:rPr>
          <w:rFonts w:ascii="Times New Roman" w:hAnsi="Times New Roman" w:cs="Times New Roman"/>
          <w:sz w:val="24"/>
          <w:szCs w:val="24"/>
          <w:lang w:val="en-AU"/>
        </w:rPr>
        <w:t xml:space="preserve"> </w:t>
      </w:r>
      <w:r w:rsidR="008C4CB4">
        <w:rPr>
          <w:rFonts w:ascii="Times New Roman" w:hAnsi="Times New Roman" w:cs="Times New Roman"/>
          <w:sz w:val="24"/>
          <w:szCs w:val="24"/>
          <w:lang w:val="en-AU"/>
        </w:rPr>
        <w:fldChar w:fldCharType="begin"/>
      </w:r>
      <w:r w:rsidR="008C4CB4">
        <w:rPr>
          <w:rFonts w:ascii="Times New Roman" w:hAnsi="Times New Roman" w:cs="Times New Roman"/>
          <w:sz w:val="24"/>
          <w:szCs w:val="24"/>
          <w:lang w:val="en-AU"/>
        </w:rPr>
        <w:instrText xml:space="preserve"> ADDIN ZOTERO_ITEM CSL_CITATION {"citationID":"hTt0jCd6","properties":{"formattedCitation":"(Bakka et al. 2019)","plainCitation":"(Bakka et al. 2019)","noteIndex":0},"citationItems":[{"id":32499,"uris":["http://zotero.org/users/942300/items/3SQYMC9V"],"itemData":{"id":32499,"type":"article-journal","abstract":"The classical tools in spatial statistics are stationary models, like the Matérn field. However, in some applications there are boundaries, holes, or physical barriers in the study area, e.g. a coastline, and stationary models will inappropriately smooth over these features, requiring the use of a non-stationary model. We propose a new model, the Barrier model, which is different from the established methods as it is not based on the shortest distance around the physical barrier, nor on boundary conditions. The Barrier model is based on viewing the Matérn correlat</w:instrText>
      </w:r>
      <w:r w:rsidR="008C4CB4" w:rsidRPr="001A0EA4">
        <w:rPr>
          <w:rFonts w:ascii="Times New Roman" w:hAnsi="Times New Roman" w:cs="Times New Roman"/>
          <w:sz w:val="24"/>
          <w:szCs w:val="24"/>
          <w:lang w:val="en-AU"/>
        </w:rPr>
        <w:instrText>ion, not as a correlation function on the shortest distance between two points, but as a collection of paths through a Simultaneous Autoregressive (SAR) model. We then manipulate these local dependencies to cut off paths that are crossing the physical barriers. To make the new SAR well behaved, we formulate it as a stochastic partial differential equation (SPDE) that can be discretised to represent the Gaussian field, with a sparse precision matrix that is automatically positive definite. The main advantage with the Barrier model is that the computational cost is the same as for the stationary model. The model is easy to use, and can deal with both sparse data and very complex barriers, as shown in an application in the Finnish Archipelago Sea. Additionally, the Barrier model is better at reconstructing the modified Horseshoe test function than the standard models used in R-INLA.","container-title":"Spatial Statistics","DOI":"10.1016/j.spasta.2019.01.002","ISSN":"2211-6753","journalAbbreviation":"Spatial Statistics","language":"en","page":"268-288","source":"ScienceDirect","title":"Non-stationary Gaussian models with physical barriers","volume":"29","author":[{"family":"Bakka","given":"Haakon"},{"family":"Vanhatalo","given":"Jarno"},{"family":"Illian","given":"Janine B."},{"family":"Simpson","given":"Daniel"},{"family":"Rue","given":"Håvard"}],"issued":{"date-parts":[["2019",3,1]]}}}],"schema":</w:instrText>
      </w:r>
      <w:r w:rsidR="008C4CB4" w:rsidRPr="008307C2">
        <w:rPr>
          <w:rFonts w:ascii="Times New Roman" w:hAnsi="Times New Roman" w:cs="Times New Roman"/>
          <w:sz w:val="24"/>
          <w:szCs w:val="24"/>
        </w:rPr>
        <w:instrText xml:space="preserve">"https://github.com/citation-style-language/schema/raw/master/csl-citation.json"} </w:instrText>
      </w:r>
      <w:r w:rsidR="008C4CB4">
        <w:rPr>
          <w:rFonts w:ascii="Times New Roman" w:hAnsi="Times New Roman" w:cs="Times New Roman"/>
          <w:sz w:val="24"/>
          <w:szCs w:val="24"/>
          <w:lang w:val="en-AU"/>
        </w:rPr>
        <w:fldChar w:fldCharType="separate"/>
      </w:r>
      <w:r w:rsidR="008C4CB4" w:rsidRPr="008C4CB4">
        <w:rPr>
          <w:rFonts w:ascii="Times New Roman" w:hAnsi="Times New Roman" w:cs="Times New Roman"/>
          <w:sz w:val="24"/>
        </w:rPr>
        <w:t>(Bakka et al. 2019)</w:t>
      </w:r>
      <w:r w:rsidR="008C4CB4">
        <w:rPr>
          <w:rFonts w:ascii="Times New Roman" w:hAnsi="Times New Roman" w:cs="Times New Roman"/>
          <w:sz w:val="24"/>
          <w:szCs w:val="24"/>
          <w:lang w:val="en-AU"/>
        </w:rPr>
        <w:fldChar w:fldCharType="end"/>
      </w:r>
      <w:r w:rsidR="00A8019A" w:rsidRPr="008307C2">
        <w:rPr>
          <w:rFonts w:ascii="Times New Roman" w:hAnsi="Times New Roman" w:cs="Times New Roman"/>
          <w:sz w:val="24"/>
          <w:szCs w:val="24"/>
        </w:rPr>
        <w:t>.</w:t>
      </w:r>
    </w:p>
    <w:p w14:paraId="2ED6BC17" w14:textId="0A828060" w:rsidR="002D29F3" w:rsidRPr="00235BC3" w:rsidRDefault="00F27FB9" w:rsidP="00235BC3">
      <w:pPr>
        <w:spacing w:line="480" w:lineRule="auto"/>
        <w:rPr>
          <w:rFonts w:ascii="Times New Roman" w:hAnsi="Times New Roman" w:cs="Times New Roman"/>
          <w:i/>
          <w:sz w:val="24"/>
          <w:szCs w:val="24"/>
          <w:lang w:val="en-AU"/>
        </w:rPr>
      </w:pPr>
      <w:r w:rsidRPr="00235BC3">
        <w:rPr>
          <w:rFonts w:ascii="Times New Roman" w:hAnsi="Times New Roman" w:cs="Times New Roman"/>
          <w:i/>
          <w:sz w:val="24"/>
          <w:szCs w:val="24"/>
          <w:lang w:val="en-AU"/>
        </w:rPr>
        <w:t>Model</w:t>
      </w:r>
      <w:r w:rsidR="002D29F3" w:rsidRPr="00235BC3">
        <w:rPr>
          <w:rFonts w:ascii="Times New Roman" w:hAnsi="Times New Roman" w:cs="Times New Roman"/>
          <w:i/>
          <w:sz w:val="24"/>
          <w:szCs w:val="24"/>
          <w:lang w:val="en-AU"/>
        </w:rPr>
        <w:t xml:space="preserve"> implementation </w:t>
      </w:r>
    </w:p>
    <w:p w14:paraId="4987760E" w14:textId="62988A89" w:rsidR="009304DE" w:rsidRPr="00235BC3" w:rsidRDefault="00492B56" w:rsidP="00235BC3">
      <w:pPr>
        <w:spacing w:line="480" w:lineRule="auto"/>
        <w:jc w:val="both"/>
        <w:rPr>
          <w:rFonts w:ascii="Times New Roman" w:hAnsi="Times New Roman" w:cs="Times New Roman"/>
          <w:sz w:val="24"/>
          <w:szCs w:val="24"/>
          <w:lang w:val="en-AU"/>
        </w:rPr>
      </w:pPr>
      <w:r>
        <w:rPr>
          <w:rFonts w:ascii="Times New Roman" w:hAnsi="Times New Roman" w:cs="Times New Roman"/>
          <w:iCs/>
          <w:sz w:val="24"/>
          <w:szCs w:val="24"/>
          <w:lang w:val="en-AU"/>
        </w:rPr>
        <w:lastRenderedPageBreak/>
        <w:t>We implemented t</w:t>
      </w:r>
      <w:r w:rsidR="00FE62F9" w:rsidRPr="00235BC3">
        <w:rPr>
          <w:rFonts w:ascii="Times New Roman" w:hAnsi="Times New Roman" w:cs="Times New Roman"/>
          <w:iCs/>
          <w:sz w:val="24"/>
          <w:szCs w:val="24"/>
          <w:lang w:val="en-AU"/>
        </w:rPr>
        <w:t xml:space="preserve">he model </w:t>
      </w:r>
      <w:r>
        <w:rPr>
          <w:rFonts w:ascii="Times New Roman" w:hAnsi="Times New Roman" w:cs="Times New Roman"/>
          <w:iCs/>
          <w:sz w:val="24"/>
          <w:szCs w:val="24"/>
          <w:lang w:val="en-AU"/>
        </w:rPr>
        <w:t xml:space="preserve">in </w:t>
      </w:r>
      <w:r w:rsidR="00FE62F9" w:rsidRPr="00235BC3">
        <w:rPr>
          <w:rFonts w:ascii="Times New Roman" w:hAnsi="Times New Roman" w:cs="Times New Roman"/>
          <w:iCs/>
          <w:sz w:val="24"/>
          <w:szCs w:val="24"/>
          <w:lang w:val="en-AU"/>
        </w:rPr>
        <w:t xml:space="preserve">INLA version 24.06.27 </w:t>
      </w:r>
      <w:r w:rsidR="00975C35">
        <w:rPr>
          <w:rFonts w:ascii="Times New Roman" w:hAnsi="Times New Roman" w:cs="Times New Roman"/>
          <w:iCs/>
          <w:sz w:val="24"/>
          <w:szCs w:val="24"/>
          <w:lang w:val="en-AU"/>
        </w:rPr>
        <w:t>u</w:t>
      </w:r>
      <w:r w:rsidR="00FE62F9" w:rsidRPr="00235BC3">
        <w:rPr>
          <w:rFonts w:ascii="Times New Roman" w:hAnsi="Times New Roman" w:cs="Times New Roman"/>
          <w:iCs/>
          <w:sz w:val="24"/>
          <w:szCs w:val="24"/>
          <w:lang w:val="en-AU"/>
        </w:rPr>
        <w:t>n</w:t>
      </w:r>
      <w:r w:rsidR="00975C35">
        <w:rPr>
          <w:rFonts w:ascii="Times New Roman" w:hAnsi="Times New Roman" w:cs="Times New Roman"/>
          <w:iCs/>
          <w:sz w:val="24"/>
          <w:szCs w:val="24"/>
          <w:lang w:val="en-AU"/>
        </w:rPr>
        <w:t>der</w:t>
      </w:r>
      <w:r w:rsidR="00FE62F9" w:rsidRPr="00235BC3">
        <w:rPr>
          <w:rFonts w:ascii="Times New Roman" w:hAnsi="Times New Roman" w:cs="Times New Roman"/>
          <w:iCs/>
          <w:sz w:val="24"/>
          <w:szCs w:val="24"/>
          <w:lang w:val="en-AU"/>
        </w:rPr>
        <w:t xml:space="preserve"> R version 4.4.3</w:t>
      </w:r>
      <w:r w:rsidR="00EB4A27" w:rsidRPr="00235BC3">
        <w:rPr>
          <w:rFonts w:ascii="Times New Roman" w:hAnsi="Times New Roman" w:cs="Times New Roman"/>
          <w:iCs/>
          <w:sz w:val="24"/>
          <w:szCs w:val="24"/>
          <w:lang w:val="en-AU"/>
        </w:rPr>
        <w:t xml:space="preserve"> </w:t>
      </w:r>
      <w:r w:rsidR="00C24AF0">
        <w:rPr>
          <w:rFonts w:ascii="Times New Roman" w:hAnsi="Times New Roman" w:cs="Times New Roman"/>
          <w:iCs/>
          <w:sz w:val="24"/>
          <w:szCs w:val="24"/>
          <w:lang w:val="en-AU"/>
        </w:rPr>
        <w:fldChar w:fldCharType="begin"/>
      </w:r>
      <w:r w:rsidR="00C24AF0">
        <w:rPr>
          <w:rFonts w:ascii="Times New Roman" w:hAnsi="Times New Roman" w:cs="Times New Roman"/>
          <w:iCs/>
          <w:sz w:val="24"/>
          <w:szCs w:val="24"/>
          <w:lang w:val="en-AU"/>
        </w:rPr>
        <w:instrText xml:space="preserve"> ADDIN ZOTERO_ITEM CSL_CITATION {"citationID":"CE0zgGn1","properties":{"formattedCitation":"(Rue et al. 2009)","plainCitation":"(Rue et al. 2009)","noteIndex":0},"citationItems":[{"id":47648,"uris":["http://zotero.org/users/942300/items/2LRWVPCP"],"itemData":{"id":47648,"type":"article-journal","container-title":"Journal of the Royal Statistical Society: Series B (Statistical Methodology)","DOI":"10.1111/j.1467-9868.2008.00700.x","ISSN":"13697412, 14679868","issue":"2","language":"en","note":"number: 2","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sidR="00C24AF0">
        <w:rPr>
          <w:rFonts w:ascii="Times New Roman" w:hAnsi="Times New Roman" w:cs="Times New Roman"/>
          <w:iCs/>
          <w:sz w:val="24"/>
          <w:szCs w:val="24"/>
          <w:lang w:val="en-AU"/>
        </w:rPr>
        <w:fldChar w:fldCharType="separate"/>
      </w:r>
      <w:r w:rsidR="00C24AF0" w:rsidRPr="00C24AF0">
        <w:rPr>
          <w:rFonts w:ascii="Times New Roman" w:hAnsi="Times New Roman" w:cs="Times New Roman"/>
          <w:sz w:val="24"/>
          <w:lang w:val="en-GB"/>
        </w:rPr>
        <w:t>(Rue et al. 2009)</w:t>
      </w:r>
      <w:r w:rsidR="00C24AF0">
        <w:rPr>
          <w:rFonts w:ascii="Times New Roman" w:hAnsi="Times New Roman" w:cs="Times New Roman"/>
          <w:iCs/>
          <w:sz w:val="24"/>
          <w:szCs w:val="24"/>
          <w:lang w:val="en-AU"/>
        </w:rPr>
        <w:fldChar w:fldCharType="end"/>
      </w:r>
      <w:r w:rsidR="00EB4A27" w:rsidRPr="00235BC3">
        <w:rPr>
          <w:rFonts w:ascii="Times New Roman" w:hAnsi="Times New Roman" w:cs="Times New Roman"/>
          <w:iCs/>
          <w:sz w:val="24"/>
          <w:szCs w:val="24"/>
          <w:lang w:val="en-AU"/>
        </w:rPr>
        <w:t xml:space="preserve">. INLA </w:t>
      </w:r>
      <w:r w:rsidR="00FE62F9" w:rsidRPr="00235BC3">
        <w:rPr>
          <w:rFonts w:ascii="Times New Roman" w:hAnsi="Times New Roman" w:cs="Times New Roman"/>
          <w:sz w:val="24"/>
          <w:szCs w:val="24"/>
          <w:lang w:val="en-AU"/>
        </w:rPr>
        <w:t>is a Bayesian inference method based on deterministic Laplace approximations, which contrasts with stochastic simulation-based approaches such as MCMC. This approach enables fast yet accurate estimation, particularly well-suited for spatial models through the SPDE framework</w:t>
      </w:r>
      <w:r w:rsidR="00DA4E44">
        <w:rPr>
          <w:rFonts w:ascii="Times New Roman" w:hAnsi="Times New Roman" w:cs="Times New Roman"/>
          <w:sz w:val="24"/>
          <w:szCs w:val="24"/>
          <w:lang w:val="en-AU"/>
        </w:rPr>
        <w:t xml:space="preserve"> </w:t>
      </w:r>
      <w:r w:rsidR="00DA4E44">
        <w:rPr>
          <w:rFonts w:ascii="Times New Roman" w:hAnsi="Times New Roman" w:cs="Times New Roman"/>
          <w:sz w:val="24"/>
          <w:szCs w:val="24"/>
          <w:lang w:val="en-AU"/>
        </w:rPr>
        <w:fldChar w:fldCharType="begin"/>
      </w:r>
      <w:r w:rsidR="00DA4E44">
        <w:rPr>
          <w:rFonts w:ascii="Times New Roman" w:hAnsi="Times New Roman" w:cs="Times New Roman"/>
          <w:sz w:val="24"/>
          <w:szCs w:val="24"/>
          <w:lang w:val="en-AU"/>
        </w:rPr>
        <w:instrText xml:space="preserve"> ADDIN ZOTERO_ITEM CSL_CITATION {"citationID":"ET2cTyzA","properties":{"formattedCitation":"(Lindgren et al. 2011)","plainCitation":"(Lindgren et al. 2011)","noteIndex":0},"citationItems":[{"id":47650,"uris":["http://zotero.org/users/942300/items/I5LGMJNC"],"itemData":{"id":4765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note":"number: 4\n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DA4E44">
        <w:rPr>
          <w:rFonts w:ascii="Times New Roman" w:hAnsi="Times New Roman" w:cs="Times New Roman"/>
          <w:sz w:val="24"/>
          <w:szCs w:val="24"/>
          <w:lang w:val="en-AU"/>
        </w:rPr>
        <w:fldChar w:fldCharType="separate"/>
      </w:r>
      <w:r w:rsidR="00DA4E44" w:rsidRPr="00E50224">
        <w:rPr>
          <w:rFonts w:ascii="Times New Roman" w:hAnsi="Times New Roman" w:cs="Times New Roman"/>
          <w:sz w:val="24"/>
          <w:lang w:val="en-GB"/>
        </w:rPr>
        <w:t>(Lindgren et al. 2011)</w:t>
      </w:r>
      <w:r w:rsidR="00DA4E44">
        <w:rPr>
          <w:rFonts w:ascii="Times New Roman" w:hAnsi="Times New Roman" w:cs="Times New Roman"/>
          <w:sz w:val="24"/>
          <w:szCs w:val="24"/>
          <w:lang w:val="en-AU"/>
        </w:rPr>
        <w:fldChar w:fldCharType="end"/>
      </w:r>
      <w:r w:rsidR="00EB4A27" w:rsidRPr="00235BC3">
        <w:rPr>
          <w:rFonts w:ascii="Times New Roman" w:hAnsi="Times New Roman" w:cs="Times New Roman"/>
          <w:iCs/>
          <w:sz w:val="24"/>
          <w:szCs w:val="24"/>
          <w:lang w:val="en-AU"/>
        </w:rPr>
        <w:t>.</w:t>
      </w:r>
      <w:r w:rsidR="00BC53B6" w:rsidRPr="00235BC3">
        <w:rPr>
          <w:rFonts w:ascii="Times New Roman" w:hAnsi="Times New Roman" w:cs="Times New Roman"/>
          <w:iCs/>
          <w:sz w:val="24"/>
          <w:szCs w:val="24"/>
          <w:lang w:val="en-AU"/>
        </w:rPr>
        <w:t xml:space="preserve"> </w:t>
      </w:r>
      <w:r w:rsidR="00E50224">
        <w:rPr>
          <w:rFonts w:ascii="Times New Roman" w:hAnsi="Times New Roman" w:cs="Times New Roman"/>
          <w:iCs/>
          <w:sz w:val="24"/>
          <w:szCs w:val="24"/>
          <w:lang w:val="en-AU"/>
        </w:rPr>
        <w:t xml:space="preserve">We conducted </w:t>
      </w:r>
      <w:r w:rsidR="00E50224">
        <w:rPr>
          <w:rFonts w:ascii="Times New Roman" w:hAnsi="Times New Roman" w:cs="Times New Roman"/>
          <w:sz w:val="24"/>
          <w:szCs w:val="24"/>
          <w:lang w:val="en-AU"/>
        </w:rPr>
        <w:t>i</w:t>
      </w:r>
      <w:r w:rsidR="00FE62F9" w:rsidRPr="00235BC3">
        <w:rPr>
          <w:rFonts w:ascii="Times New Roman" w:hAnsi="Times New Roman" w:cs="Times New Roman"/>
          <w:sz w:val="24"/>
          <w:szCs w:val="24"/>
          <w:lang w:val="en-AU"/>
        </w:rPr>
        <w:t xml:space="preserve">nference independently for each species. </w:t>
      </w:r>
      <w:r w:rsidR="000D1DD4">
        <w:rPr>
          <w:rFonts w:ascii="Times New Roman" w:hAnsi="Times New Roman" w:cs="Times New Roman"/>
          <w:sz w:val="24"/>
          <w:szCs w:val="24"/>
          <w:lang w:val="en-AU"/>
        </w:rPr>
        <w:t>We achieved s</w:t>
      </w:r>
      <w:r w:rsidR="00FE62F9" w:rsidRPr="00235BC3">
        <w:rPr>
          <w:rFonts w:ascii="Times New Roman" w:hAnsi="Times New Roman" w:cs="Times New Roman"/>
          <w:sz w:val="24"/>
          <w:szCs w:val="24"/>
          <w:lang w:val="en-AU"/>
        </w:rPr>
        <w:t xml:space="preserve">patial discretization using a </w:t>
      </w:r>
      <w:proofErr w:type="spellStart"/>
      <w:r w:rsidR="00FE62F9" w:rsidRPr="00235BC3">
        <w:rPr>
          <w:rFonts w:ascii="Times New Roman" w:hAnsi="Times New Roman" w:cs="Times New Roman"/>
          <w:sz w:val="24"/>
          <w:szCs w:val="24"/>
          <w:lang w:val="en-AU"/>
        </w:rPr>
        <w:t>Voronoï</w:t>
      </w:r>
      <w:proofErr w:type="spellEnd"/>
      <w:r w:rsidR="00FE62F9" w:rsidRPr="00235BC3">
        <w:rPr>
          <w:rFonts w:ascii="Times New Roman" w:hAnsi="Times New Roman" w:cs="Times New Roman"/>
          <w:sz w:val="24"/>
          <w:szCs w:val="24"/>
          <w:lang w:val="en-AU"/>
        </w:rPr>
        <w:t xml:space="preserve"> mesh composed of cells with a mean area of 3.46 km² (median: 3.38 km²; 95% CI: [2.06 km², 5.33 km²]). </w:t>
      </w:r>
      <w:r w:rsidR="009304DE" w:rsidRPr="00235BC3">
        <w:rPr>
          <w:rFonts w:ascii="Times New Roman" w:hAnsi="Times New Roman" w:cs="Times New Roman"/>
          <w:sz w:val="24"/>
          <w:szCs w:val="24"/>
          <w:lang w:val="en-AU"/>
        </w:rPr>
        <w:t>The inference workflow was structured as follows:</w:t>
      </w:r>
    </w:p>
    <w:p w14:paraId="2C1172F0" w14:textId="651A5CBE" w:rsidR="009304DE" w:rsidRPr="005F3188" w:rsidRDefault="005B019A" w:rsidP="00235BC3">
      <w:pPr>
        <w:pStyle w:val="Paragraphedeliste"/>
        <w:numPr>
          <w:ilvl w:val="0"/>
          <w:numId w:val="3"/>
        </w:numPr>
        <w:spacing w:line="480" w:lineRule="auto"/>
        <w:jc w:val="both"/>
        <w:rPr>
          <w:rFonts w:ascii="Times New Roman" w:hAnsi="Times New Roman" w:cs="Times New Roman"/>
          <w:sz w:val="24"/>
          <w:szCs w:val="24"/>
          <w:lang w:val="en-AU"/>
        </w:rPr>
      </w:pPr>
      <w:r>
        <w:rPr>
          <w:rFonts w:ascii="Times New Roman" w:hAnsi="Times New Roman" w:cs="Times New Roman"/>
          <w:i/>
          <w:iCs/>
          <w:sz w:val="24"/>
          <w:szCs w:val="24"/>
          <w:lang w:val="en-AU"/>
        </w:rPr>
        <w:t>e</w:t>
      </w:r>
      <w:r w:rsidR="009304DE" w:rsidRPr="005F3188">
        <w:rPr>
          <w:rFonts w:ascii="Times New Roman" w:hAnsi="Times New Roman" w:cs="Times New Roman"/>
          <w:i/>
          <w:iCs/>
          <w:sz w:val="24"/>
          <w:szCs w:val="24"/>
          <w:lang w:val="en-AU"/>
        </w:rPr>
        <w:t>stimation of the spatial parameters:</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e</w:t>
      </w:r>
      <w:r w:rsidR="009304DE" w:rsidRPr="005F3188">
        <w:rPr>
          <w:rFonts w:ascii="Times New Roman" w:hAnsi="Times New Roman" w:cs="Times New Roman"/>
          <w:sz w:val="24"/>
          <w:szCs w:val="24"/>
          <w:lang w:val="en-AU"/>
        </w:rPr>
        <w:t xml:space="preserve">stimate the range and standard deviation of the </w:t>
      </w:r>
      <w:proofErr w:type="spellStart"/>
      <w:r w:rsidR="009304DE" w:rsidRPr="005F3188">
        <w:rPr>
          <w:rFonts w:ascii="Times New Roman" w:hAnsi="Times New Roman" w:cs="Times New Roman"/>
          <w:sz w:val="24"/>
          <w:szCs w:val="24"/>
          <w:lang w:val="en-AU"/>
        </w:rPr>
        <w:t>Matérn</w:t>
      </w:r>
      <w:proofErr w:type="spellEnd"/>
      <w:r w:rsidR="009304DE" w:rsidRPr="005F3188">
        <w:rPr>
          <w:rFonts w:ascii="Times New Roman" w:hAnsi="Times New Roman" w:cs="Times New Roman"/>
          <w:sz w:val="24"/>
          <w:szCs w:val="24"/>
          <w:lang w:val="en-AU"/>
        </w:rPr>
        <w:t xml:space="preserve"> covariance function for the exposure model</w:t>
      </w:r>
      <w:r w:rsidR="005F3188">
        <w:rPr>
          <w:rFonts w:ascii="Times New Roman" w:hAnsi="Times New Roman" w:cs="Times New Roman"/>
          <w:sz w:val="24"/>
          <w:szCs w:val="24"/>
          <w:lang w:val="en-AU"/>
        </w:rPr>
        <w:t>;</w:t>
      </w:r>
    </w:p>
    <w:p w14:paraId="6649C295" w14:textId="6A38AC11" w:rsidR="009304DE" w:rsidRPr="005F3188"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f</w:t>
      </w:r>
      <w:r w:rsidR="009304DE" w:rsidRPr="00F04906">
        <w:rPr>
          <w:rFonts w:ascii="Times New Roman" w:hAnsi="Times New Roman" w:cs="Times New Roman"/>
          <w:i/>
          <w:iCs/>
          <w:sz w:val="24"/>
          <w:szCs w:val="24"/>
          <w:lang w:val="en-AU"/>
        </w:rPr>
        <w:t xml:space="preserve">itting the </w:t>
      </w:r>
      <w:r w:rsidR="00E512AB">
        <w:rPr>
          <w:rFonts w:ascii="Times New Roman" w:hAnsi="Times New Roman" w:cs="Times New Roman"/>
          <w:i/>
          <w:iCs/>
          <w:sz w:val="24"/>
          <w:szCs w:val="24"/>
          <w:lang w:val="en-AU"/>
        </w:rPr>
        <w:t>E layer</w:t>
      </w:r>
      <w:r w:rsidR="009304DE" w:rsidRPr="00F04906">
        <w:rPr>
          <w:rFonts w:ascii="Times New Roman" w:hAnsi="Times New Roman" w:cs="Times New Roman"/>
          <w:i/>
          <w:iCs/>
          <w:sz w:val="24"/>
          <w:szCs w:val="24"/>
          <w:lang w:val="en-AU"/>
        </w:rPr>
        <w:t>:</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f</w:t>
      </w:r>
      <w:r w:rsidR="009304DE" w:rsidRPr="005F3188">
        <w:rPr>
          <w:rFonts w:ascii="Times New Roman" w:hAnsi="Times New Roman" w:cs="Times New Roman"/>
          <w:sz w:val="24"/>
          <w:szCs w:val="24"/>
          <w:lang w:val="en-AU"/>
        </w:rPr>
        <w:t>it the full exposure model while fixing the parameters of the GRF to the previously estimated values</w:t>
      </w:r>
      <w:r>
        <w:rPr>
          <w:rFonts w:ascii="Times New Roman" w:hAnsi="Times New Roman" w:cs="Times New Roman"/>
          <w:sz w:val="24"/>
          <w:szCs w:val="24"/>
          <w:lang w:val="en-AU"/>
        </w:rPr>
        <w:t>;</w:t>
      </w:r>
    </w:p>
    <w:p w14:paraId="7743B5AF" w14:textId="09A445AB" w:rsidR="009304DE" w:rsidRPr="005F3188"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p</w:t>
      </w:r>
      <w:r w:rsidR="009304DE" w:rsidRPr="00F04906">
        <w:rPr>
          <w:rFonts w:ascii="Times New Roman" w:hAnsi="Times New Roman" w:cs="Times New Roman"/>
          <w:i/>
          <w:iCs/>
          <w:sz w:val="24"/>
          <w:szCs w:val="24"/>
          <w:lang w:val="en-AU"/>
        </w:rPr>
        <w:t>osterior sampling:</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d</w:t>
      </w:r>
      <w:r w:rsidR="009304DE" w:rsidRPr="005F3188">
        <w:rPr>
          <w:rFonts w:ascii="Times New Roman" w:hAnsi="Times New Roman" w:cs="Times New Roman"/>
          <w:sz w:val="24"/>
          <w:szCs w:val="24"/>
          <w:lang w:val="en-AU"/>
        </w:rPr>
        <w:t xml:space="preserve">raw 100 posterior samples of the predicted </w:t>
      </w:r>
      <w:r w:rsidR="0015569C">
        <w:rPr>
          <w:rFonts w:ascii="Times New Roman" w:hAnsi="Times New Roman" w:cs="Times New Roman"/>
          <w:sz w:val="24"/>
          <w:szCs w:val="24"/>
          <w:lang w:val="en-AU"/>
        </w:rPr>
        <w:t>exposure</w:t>
      </w:r>
      <w:r w:rsidR="009304DE" w:rsidRPr="005F3188">
        <w:rPr>
          <w:rFonts w:ascii="Times New Roman" w:hAnsi="Times New Roman" w:cs="Times New Roman"/>
          <w:sz w:val="24"/>
          <w:szCs w:val="24"/>
          <w:lang w:val="en-AU"/>
        </w:rPr>
        <w:t xml:space="preserve">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E</m:t>
            </m:r>
          </m:sup>
        </m:sSup>
      </m:oMath>
      <w:r w:rsidR="009304DE" w:rsidRPr="005F3188">
        <w:rPr>
          <w:rFonts w:ascii="Times New Roman" w:hAnsi="Times New Roman" w:cs="Times New Roman"/>
          <w:sz w:val="24"/>
          <w:szCs w:val="24"/>
          <w:lang w:val="en-AU"/>
        </w:rPr>
        <w:t xml:space="preserve"> from the exposure model</w:t>
      </w:r>
      <w:r>
        <w:rPr>
          <w:rFonts w:ascii="Times New Roman" w:hAnsi="Times New Roman" w:cs="Times New Roman"/>
          <w:sz w:val="24"/>
          <w:szCs w:val="24"/>
          <w:lang w:val="en-AU"/>
        </w:rPr>
        <w:t>;</w:t>
      </w:r>
    </w:p>
    <w:p w14:paraId="0DEA32F7" w14:textId="765406C9" w:rsidR="009304DE"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r</w:t>
      </w:r>
      <w:r w:rsidR="009304DE" w:rsidRPr="00F04906">
        <w:rPr>
          <w:rFonts w:ascii="Times New Roman" w:hAnsi="Times New Roman" w:cs="Times New Roman"/>
          <w:i/>
          <w:iCs/>
          <w:sz w:val="24"/>
          <w:szCs w:val="24"/>
          <w:lang w:val="en-AU"/>
        </w:rPr>
        <w:t>isk model estimation:</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f</w:t>
      </w:r>
      <w:r w:rsidR="009304DE" w:rsidRPr="005F3188">
        <w:rPr>
          <w:rFonts w:ascii="Times New Roman" w:hAnsi="Times New Roman" w:cs="Times New Roman"/>
          <w:sz w:val="24"/>
          <w:szCs w:val="24"/>
          <w:lang w:val="en-AU"/>
        </w:rPr>
        <w:t xml:space="preserve">or each posterior sample of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E</m:t>
            </m:r>
          </m:sup>
        </m:sSup>
      </m:oMath>
      <w:r w:rsidR="009304DE" w:rsidRPr="005F3188">
        <w:rPr>
          <w:rFonts w:ascii="Times New Roman" w:hAnsi="Times New Roman" w:cs="Times New Roman"/>
          <w:sz w:val="24"/>
          <w:szCs w:val="24"/>
          <w:lang w:val="en-AU"/>
        </w:rPr>
        <w:t>, fit the corresponding risk model</w:t>
      </w:r>
      <w:r w:rsidR="0015569C">
        <w:rPr>
          <w:rFonts w:ascii="Times New Roman" w:hAnsi="Times New Roman" w:cs="Times New Roman"/>
          <w:sz w:val="24"/>
          <w:szCs w:val="24"/>
          <w:lang w:val="en-AU"/>
        </w:rPr>
        <w:t xml:space="preserve"> to estimate danger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D</m:t>
            </m:r>
          </m:sup>
        </m:sSup>
      </m:oMath>
      <w:r w:rsidR="009304DE" w:rsidRPr="005F3188">
        <w:rPr>
          <w:rFonts w:ascii="Times New Roman" w:hAnsi="Times New Roman" w:cs="Times New Roman"/>
          <w:sz w:val="24"/>
          <w:szCs w:val="24"/>
          <w:lang w:val="en-AU"/>
        </w:rPr>
        <w:t>.</w:t>
      </w:r>
    </w:p>
    <w:sectPr w:rsidR="009304DE" w:rsidSect="00D461EC">
      <w:footerReference w:type="default" r:id="rId8"/>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29793" w14:textId="77777777" w:rsidR="00322743" w:rsidRDefault="00322743" w:rsidP="0024688E">
      <w:pPr>
        <w:spacing w:after="0" w:line="240" w:lineRule="auto"/>
      </w:pPr>
      <w:r>
        <w:separator/>
      </w:r>
    </w:p>
  </w:endnote>
  <w:endnote w:type="continuationSeparator" w:id="0">
    <w:p w14:paraId="1E1C77A9" w14:textId="77777777" w:rsidR="00322743" w:rsidRDefault="00322743" w:rsidP="00246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8669387"/>
      <w:docPartObj>
        <w:docPartGallery w:val="Page Numbers (Bottom of Page)"/>
        <w:docPartUnique/>
      </w:docPartObj>
    </w:sdtPr>
    <w:sdtEndPr/>
    <w:sdtContent>
      <w:p w14:paraId="22FFF9BD" w14:textId="77777777" w:rsidR="001E66AB" w:rsidRDefault="001E66AB">
        <w:pPr>
          <w:pStyle w:val="Pieddepage"/>
          <w:jc w:val="center"/>
        </w:pPr>
        <w:r>
          <w:fldChar w:fldCharType="begin"/>
        </w:r>
        <w:r>
          <w:instrText>PAGE   \* MERGEFORMAT</w:instrText>
        </w:r>
        <w:r>
          <w:fldChar w:fldCharType="separate"/>
        </w:r>
        <w:r w:rsidR="00031EFC">
          <w:rPr>
            <w:noProof/>
          </w:rPr>
          <w:t>15</w:t>
        </w:r>
        <w:r>
          <w:fldChar w:fldCharType="end"/>
        </w:r>
      </w:p>
    </w:sdtContent>
  </w:sdt>
  <w:p w14:paraId="511C92BD" w14:textId="77777777" w:rsidR="001E66AB" w:rsidRDefault="001E66A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6AC325" w14:textId="77777777" w:rsidR="00322743" w:rsidRDefault="00322743" w:rsidP="0024688E">
      <w:pPr>
        <w:spacing w:after="0" w:line="240" w:lineRule="auto"/>
      </w:pPr>
      <w:r>
        <w:separator/>
      </w:r>
    </w:p>
  </w:footnote>
  <w:footnote w:type="continuationSeparator" w:id="0">
    <w:p w14:paraId="2EECECB1" w14:textId="77777777" w:rsidR="00322743" w:rsidRDefault="00322743" w:rsidP="002468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603AC"/>
    <w:multiLevelType w:val="hybridMultilevel"/>
    <w:tmpl w:val="9094E9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F03703B"/>
    <w:multiLevelType w:val="hybridMultilevel"/>
    <w:tmpl w:val="CFBCDBE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0295CED"/>
    <w:multiLevelType w:val="hybridMultilevel"/>
    <w:tmpl w:val="EC647970"/>
    <w:lvl w:ilvl="0" w:tplc="C0D8C8CC">
      <w:start w:val="4"/>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0DD4464"/>
    <w:multiLevelType w:val="hybridMultilevel"/>
    <w:tmpl w:val="E1C4C198"/>
    <w:lvl w:ilvl="0" w:tplc="228A4C4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3BE1AA1"/>
    <w:multiLevelType w:val="hybridMultilevel"/>
    <w:tmpl w:val="8EB2EC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39E"/>
    <w:rsid w:val="00001448"/>
    <w:rsid w:val="000021AA"/>
    <w:rsid w:val="00002329"/>
    <w:rsid w:val="00002B88"/>
    <w:rsid w:val="00002CB2"/>
    <w:rsid w:val="00004FE5"/>
    <w:rsid w:val="0000618F"/>
    <w:rsid w:val="000062F0"/>
    <w:rsid w:val="000069BE"/>
    <w:rsid w:val="00007596"/>
    <w:rsid w:val="000077D1"/>
    <w:rsid w:val="00010B93"/>
    <w:rsid w:val="0001135C"/>
    <w:rsid w:val="0001165A"/>
    <w:rsid w:val="00011F8F"/>
    <w:rsid w:val="00013908"/>
    <w:rsid w:val="00014BF2"/>
    <w:rsid w:val="000152B8"/>
    <w:rsid w:val="000153AD"/>
    <w:rsid w:val="00015561"/>
    <w:rsid w:val="00021B58"/>
    <w:rsid w:val="00022567"/>
    <w:rsid w:val="00022885"/>
    <w:rsid w:val="00022C51"/>
    <w:rsid w:val="00022D29"/>
    <w:rsid w:val="00025307"/>
    <w:rsid w:val="00025677"/>
    <w:rsid w:val="000276DD"/>
    <w:rsid w:val="00031EFC"/>
    <w:rsid w:val="000324B2"/>
    <w:rsid w:val="000346CF"/>
    <w:rsid w:val="00034F5E"/>
    <w:rsid w:val="00035334"/>
    <w:rsid w:val="000354D9"/>
    <w:rsid w:val="00035944"/>
    <w:rsid w:val="00035BFE"/>
    <w:rsid w:val="00035D6C"/>
    <w:rsid w:val="00036690"/>
    <w:rsid w:val="0003675A"/>
    <w:rsid w:val="0003766B"/>
    <w:rsid w:val="00040EF3"/>
    <w:rsid w:val="0004296F"/>
    <w:rsid w:val="00042DF3"/>
    <w:rsid w:val="00043771"/>
    <w:rsid w:val="00044912"/>
    <w:rsid w:val="000466D7"/>
    <w:rsid w:val="000472B1"/>
    <w:rsid w:val="000515D6"/>
    <w:rsid w:val="00051E76"/>
    <w:rsid w:val="00053821"/>
    <w:rsid w:val="00053AE8"/>
    <w:rsid w:val="000546AD"/>
    <w:rsid w:val="0005503B"/>
    <w:rsid w:val="00056C5E"/>
    <w:rsid w:val="000577F1"/>
    <w:rsid w:val="00057AD2"/>
    <w:rsid w:val="00062F3A"/>
    <w:rsid w:val="000647ED"/>
    <w:rsid w:val="00065066"/>
    <w:rsid w:val="000668CF"/>
    <w:rsid w:val="00066BA3"/>
    <w:rsid w:val="00067713"/>
    <w:rsid w:val="00067B05"/>
    <w:rsid w:val="00072D71"/>
    <w:rsid w:val="000732D1"/>
    <w:rsid w:val="0007344A"/>
    <w:rsid w:val="000737C0"/>
    <w:rsid w:val="000744D9"/>
    <w:rsid w:val="00075FA1"/>
    <w:rsid w:val="000764F7"/>
    <w:rsid w:val="000776C6"/>
    <w:rsid w:val="00077F37"/>
    <w:rsid w:val="000817D5"/>
    <w:rsid w:val="00082678"/>
    <w:rsid w:val="00083297"/>
    <w:rsid w:val="00083918"/>
    <w:rsid w:val="00084111"/>
    <w:rsid w:val="000848E8"/>
    <w:rsid w:val="000854C3"/>
    <w:rsid w:val="00086AE3"/>
    <w:rsid w:val="00087372"/>
    <w:rsid w:val="000873D9"/>
    <w:rsid w:val="0008740A"/>
    <w:rsid w:val="000878F0"/>
    <w:rsid w:val="000906C8"/>
    <w:rsid w:val="00091E1B"/>
    <w:rsid w:val="00092C31"/>
    <w:rsid w:val="0009306D"/>
    <w:rsid w:val="00094DBE"/>
    <w:rsid w:val="00095622"/>
    <w:rsid w:val="00095F03"/>
    <w:rsid w:val="000961B1"/>
    <w:rsid w:val="000963E4"/>
    <w:rsid w:val="000967EC"/>
    <w:rsid w:val="00096806"/>
    <w:rsid w:val="00097BD7"/>
    <w:rsid w:val="00097C5E"/>
    <w:rsid w:val="000A0786"/>
    <w:rsid w:val="000A12B9"/>
    <w:rsid w:val="000A1D16"/>
    <w:rsid w:val="000A1D6C"/>
    <w:rsid w:val="000A271A"/>
    <w:rsid w:val="000A3149"/>
    <w:rsid w:val="000A31D9"/>
    <w:rsid w:val="000A46E3"/>
    <w:rsid w:val="000A534D"/>
    <w:rsid w:val="000A5740"/>
    <w:rsid w:val="000A66DE"/>
    <w:rsid w:val="000A69ED"/>
    <w:rsid w:val="000A7BAD"/>
    <w:rsid w:val="000B05F3"/>
    <w:rsid w:val="000B0FAC"/>
    <w:rsid w:val="000B177A"/>
    <w:rsid w:val="000B20D7"/>
    <w:rsid w:val="000B3232"/>
    <w:rsid w:val="000B3606"/>
    <w:rsid w:val="000B3992"/>
    <w:rsid w:val="000B3AFE"/>
    <w:rsid w:val="000B3C51"/>
    <w:rsid w:val="000B4857"/>
    <w:rsid w:val="000B4E6E"/>
    <w:rsid w:val="000C017E"/>
    <w:rsid w:val="000C0982"/>
    <w:rsid w:val="000C1758"/>
    <w:rsid w:val="000C30D9"/>
    <w:rsid w:val="000C548D"/>
    <w:rsid w:val="000C56A7"/>
    <w:rsid w:val="000C5AD3"/>
    <w:rsid w:val="000C6D1D"/>
    <w:rsid w:val="000C6E08"/>
    <w:rsid w:val="000C6F41"/>
    <w:rsid w:val="000C7B01"/>
    <w:rsid w:val="000D0417"/>
    <w:rsid w:val="000D1889"/>
    <w:rsid w:val="000D1DD4"/>
    <w:rsid w:val="000D1F43"/>
    <w:rsid w:val="000D27A2"/>
    <w:rsid w:val="000D74F7"/>
    <w:rsid w:val="000E1CD3"/>
    <w:rsid w:val="000E1CE5"/>
    <w:rsid w:val="000E2E88"/>
    <w:rsid w:val="000E4921"/>
    <w:rsid w:val="000E58D3"/>
    <w:rsid w:val="000F0FC3"/>
    <w:rsid w:val="000F0FE5"/>
    <w:rsid w:val="000F39CC"/>
    <w:rsid w:val="000F3BFE"/>
    <w:rsid w:val="000F3C2A"/>
    <w:rsid w:val="000F5EBF"/>
    <w:rsid w:val="00102907"/>
    <w:rsid w:val="00102D38"/>
    <w:rsid w:val="001031BA"/>
    <w:rsid w:val="00103411"/>
    <w:rsid w:val="00103B5A"/>
    <w:rsid w:val="001040D1"/>
    <w:rsid w:val="00105D41"/>
    <w:rsid w:val="00105DD3"/>
    <w:rsid w:val="00105F74"/>
    <w:rsid w:val="0010607F"/>
    <w:rsid w:val="00106947"/>
    <w:rsid w:val="00107363"/>
    <w:rsid w:val="0010749C"/>
    <w:rsid w:val="00107C08"/>
    <w:rsid w:val="00111283"/>
    <w:rsid w:val="00111682"/>
    <w:rsid w:val="00111E5A"/>
    <w:rsid w:val="001120BB"/>
    <w:rsid w:val="0011226B"/>
    <w:rsid w:val="00112860"/>
    <w:rsid w:val="00112E00"/>
    <w:rsid w:val="001132FE"/>
    <w:rsid w:val="001143F3"/>
    <w:rsid w:val="00114E64"/>
    <w:rsid w:val="00114ED0"/>
    <w:rsid w:val="0011544A"/>
    <w:rsid w:val="0011653F"/>
    <w:rsid w:val="0011656D"/>
    <w:rsid w:val="00116705"/>
    <w:rsid w:val="0012008B"/>
    <w:rsid w:val="001200AB"/>
    <w:rsid w:val="001213B1"/>
    <w:rsid w:val="0012333A"/>
    <w:rsid w:val="001237F4"/>
    <w:rsid w:val="00123A0B"/>
    <w:rsid w:val="00123A35"/>
    <w:rsid w:val="0012510A"/>
    <w:rsid w:val="00125895"/>
    <w:rsid w:val="00126582"/>
    <w:rsid w:val="001272A7"/>
    <w:rsid w:val="00131CE7"/>
    <w:rsid w:val="00132F8E"/>
    <w:rsid w:val="001342F6"/>
    <w:rsid w:val="00135EFB"/>
    <w:rsid w:val="00141A23"/>
    <w:rsid w:val="00143676"/>
    <w:rsid w:val="00143759"/>
    <w:rsid w:val="001439A9"/>
    <w:rsid w:val="00144939"/>
    <w:rsid w:val="001453DC"/>
    <w:rsid w:val="00145A7A"/>
    <w:rsid w:val="00145DB1"/>
    <w:rsid w:val="001463F4"/>
    <w:rsid w:val="001465BD"/>
    <w:rsid w:val="00146B1E"/>
    <w:rsid w:val="0014770F"/>
    <w:rsid w:val="00152B55"/>
    <w:rsid w:val="00152FB3"/>
    <w:rsid w:val="001532FA"/>
    <w:rsid w:val="00153B67"/>
    <w:rsid w:val="00153B81"/>
    <w:rsid w:val="0015472D"/>
    <w:rsid w:val="00154AF4"/>
    <w:rsid w:val="00154EA0"/>
    <w:rsid w:val="00155466"/>
    <w:rsid w:val="0015569C"/>
    <w:rsid w:val="001556FC"/>
    <w:rsid w:val="001574B7"/>
    <w:rsid w:val="00157933"/>
    <w:rsid w:val="001635A9"/>
    <w:rsid w:val="001647AA"/>
    <w:rsid w:val="001651CF"/>
    <w:rsid w:val="00165B89"/>
    <w:rsid w:val="00166A86"/>
    <w:rsid w:val="001712E8"/>
    <w:rsid w:val="001713A1"/>
    <w:rsid w:val="00171E91"/>
    <w:rsid w:val="00172F78"/>
    <w:rsid w:val="00172FEC"/>
    <w:rsid w:val="00173E88"/>
    <w:rsid w:val="00175F72"/>
    <w:rsid w:val="001760D6"/>
    <w:rsid w:val="00176A22"/>
    <w:rsid w:val="00184FEE"/>
    <w:rsid w:val="00185C2F"/>
    <w:rsid w:val="0018639C"/>
    <w:rsid w:val="00190440"/>
    <w:rsid w:val="0019081C"/>
    <w:rsid w:val="001920CD"/>
    <w:rsid w:val="0019216A"/>
    <w:rsid w:val="00193EF5"/>
    <w:rsid w:val="001940E1"/>
    <w:rsid w:val="00194D65"/>
    <w:rsid w:val="0019639A"/>
    <w:rsid w:val="00197AAC"/>
    <w:rsid w:val="001A021C"/>
    <w:rsid w:val="001A0CCF"/>
    <w:rsid w:val="001A0EA4"/>
    <w:rsid w:val="001A145A"/>
    <w:rsid w:val="001A17B7"/>
    <w:rsid w:val="001A3E0F"/>
    <w:rsid w:val="001A4992"/>
    <w:rsid w:val="001A78D8"/>
    <w:rsid w:val="001B1795"/>
    <w:rsid w:val="001B38C1"/>
    <w:rsid w:val="001B3D62"/>
    <w:rsid w:val="001B42C0"/>
    <w:rsid w:val="001B4364"/>
    <w:rsid w:val="001B4DA8"/>
    <w:rsid w:val="001B5371"/>
    <w:rsid w:val="001B5A15"/>
    <w:rsid w:val="001B6C2B"/>
    <w:rsid w:val="001B7463"/>
    <w:rsid w:val="001B7DA1"/>
    <w:rsid w:val="001C030E"/>
    <w:rsid w:val="001C0DDF"/>
    <w:rsid w:val="001C193C"/>
    <w:rsid w:val="001C1E7B"/>
    <w:rsid w:val="001C284C"/>
    <w:rsid w:val="001C2AA6"/>
    <w:rsid w:val="001C303D"/>
    <w:rsid w:val="001C320F"/>
    <w:rsid w:val="001C5653"/>
    <w:rsid w:val="001C59BE"/>
    <w:rsid w:val="001C7FB5"/>
    <w:rsid w:val="001D1D26"/>
    <w:rsid w:val="001D31AF"/>
    <w:rsid w:val="001D410C"/>
    <w:rsid w:val="001D4120"/>
    <w:rsid w:val="001D4A55"/>
    <w:rsid w:val="001D6974"/>
    <w:rsid w:val="001D6DEA"/>
    <w:rsid w:val="001D7F6F"/>
    <w:rsid w:val="001E0279"/>
    <w:rsid w:val="001E0D64"/>
    <w:rsid w:val="001E1328"/>
    <w:rsid w:val="001E13B1"/>
    <w:rsid w:val="001E2900"/>
    <w:rsid w:val="001E2BFD"/>
    <w:rsid w:val="001E33BF"/>
    <w:rsid w:val="001E4026"/>
    <w:rsid w:val="001E64A0"/>
    <w:rsid w:val="001E6678"/>
    <w:rsid w:val="001E66AB"/>
    <w:rsid w:val="001E7C9F"/>
    <w:rsid w:val="001F102D"/>
    <w:rsid w:val="001F1279"/>
    <w:rsid w:val="001F221D"/>
    <w:rsid w:val="001F237D"/>
    <w:rsid w:val="001F51CA"/>
    <w:rsid w:val="001F68D3"/>
    <w:rsid w:val="001F71BA"/>
    <w:rsid w:val="001F7B71"/>
    <w:rsid w:val="002014DF"/>
    <w:rsid w:val="00202103"/>
    <w:rsid w:val="0020274B"/>
    <w:rsid w:val="0020284D"/>
    <w:rsid w:val="00203E54"/>
    <w:rsid w:val="0020505B"/>
    <w:rsid w:val="00206235"/>
    <w:rsid w:val="002110AF"/>
    <w:rsid w:val="00212A4E"/>
    <w:rsid w:val="0021355F"/>
    <w:rsid w:val="0021483F"/>
    <w:rsid w:val="00214A20"/>
    <w:rsid w:val="002160C6"/>
    <w:rsid w:val="002211DC"/>
    <w:rsid w:val="00221488"/>
    <w:rsid w:val="00221AC0"/>
    <w:rsid w:val="00221D15"/>
    <w:rsid w:val="002229AA"/>
    <w:rsid w:val="00223830"/>
    <w:rsid w:val="00223D12"/>
    <w:rsid w:val="00223E83"/>
    <w:rsid w:val="002241DF"/>
    <w:rsid w:val="00224425"/>
    <w:rsid w:val="002253AA"/>
    <w:rsid w:val="00225787"/>
    <w:rsid w:val="00225E8B"/>
    <w:rsid w:val="00226A79"/>
    <w:rsid w:val="002275D3"/>
    <w:rsid w:val="00231480"/>
    <w:rsid w:val="00231CD8"/>
    <w:rsid w:val="00231CF6"/>
    <w:rsid w:val="00235135"/>
    <w:rsid w:val="0023516F"/>
    <w:rsid w:val="00235BC3"/>
    <w:rsid w:val="00236F18"/>
    <w:rsid w:val="00240227"/>
    <w:rsid w:val="00240C65"/>
    <w:rsid w:val="0024113A"/>
    <w:rsid w:val="00241FD0"/>
    <w:rsid w:val="00243203"/>
    <w:rsid w:val="002435FB"/>
    <w:rsid w:val="00244191"/>
    <w:rsid w:val="0024688E"/>
    <w:rsid w:val="00246BE1"/>
    <w:rsid w:val="0025017A"/>
    <w:rsid w:val="00252DFB"/>
    <w:rsid w:val="0025483C"/>
    <w:rsid w:val="00254D73"/>
    <w:rsid w:val="002575A0"/>
    <w:rsid w:val="00261050"/>
    <w:rsid w:val="00261877"/>
    <w:rsid w:val="002618BC"/>
    <w:rsid w:val="00263D77"/>
    <w:rsid w:val="0026449A"/>
    <w:rsid w:val="00264605"/>
    <w:rsid w:val="00264A35"/>
    <w:rsid w:val="00266067"/>
    <w:rsid w:val="00267C13"/>
    <w:rsid w:val="0027064D"/>
    <w:rsid w:val="00270BB1"/>
    <w:rsid w:val="00271501"/>
    <w:rsid w:val="00271B59"/>
    <w:rsid w:val="00271E3A"/>
    <w:rsid w:val="00272923"/>
    <w:rsid w:val="00274049"/>
    <w:rsid w:val="00274AAE"/>
    <w:rsid w:val="0027527B"/>
    <w:rsid w:val="00275337"/>
    <w:rsid w:val="002760D0"/>
    <w:rsid w:val="002768E5"/>
    <w:rsid w:val="002771DA"/>
    <w:rsid w:val="00277737"/>
    <w:rsid w:val="00283829"/>
    <w:rsid w:val="00283B83"/>
    <w:rsid w:val="002841B3"/>
    <w:rsid w:val="00284228"/>
    <w:rsid w:val="002849D9"/>
    <w:rsid w:val="00287850"/>
    <w:rsid w:val="00287E86"/>
    <w:rsid w:val="002915CB"/>
    <w:rsid w:val="0029259B"/>
    <w:rsid w:val="00292A25"/>
    <w:rsid w:val="00292F8B"/>
    <w:rsid w:val="0029306D"/>
    <w:rsid w:val="00293177"/>
    <w:rsid w:val="00294B86"/>
    <w:rsid w:val="00297765"/>
    <w:rsid w:val="002A089C"/>
    <w:rsid w:val="002A1FCF"/>
    <w:rsid w:val="002A225B"/>
    <w:rsid w:val="002A328A"/>
    <w:rsid w:val="002A3715"/>
    <w:rsid w:val="002A3FA1"/>
    <w:rsid w:val="002A4D82"/>
    <w:rsid w:val="002A5647"/>
    <w:rsid w:val="002A703C"/>
    <w:rsid w:val="002B06D4"/>
    <w:rsid w:val="002B0BD9"/>
    <w:rsid w:val="002B15E6"/>
    <w:rsid w:val="002B3893"/>
    <w:rsid w:val="002B51E9"/>
    <w:rsid w:val="002B5682"/>
    <w:rsid w:val="002B6F6C"/>
    <w:rsid w:val="002B7167"/>
    <w:rsid w:val="002B7E65"/>
    <w:rsid w:val="002C0394"/>
    <w:rsid w:val="002C0888"/>
    <w:rsid w:val="002C0C98"/>
    <w:rsid w:val="002C20C3"/>
    <w:rsid w:val="002C3AB0"/>
    <w:rsid w:val="002C4239"/>
    <w:rsid w:val="002C4D3F"/>
    <w:rsid w:val="002C56C2"/>
    <w:rsid w:val="002C577A"/>
    <w:rsid w:val="002C7700"/>
    <w:rsid w:val="002D04CB"/>
    <w:rsid w:val="002D1113"/>
    <w:rsid w:val="002D20D2"/>
    <w:rsid w:val="002D29F3"/>
    <w:rsid w:val="002D2C3C"/>
    <w:rsid w:val="002D4CB3"/>
    <w:rsid w:val="002D52D0"/>
    <w:rsid w:val="002D5D96"/>
    <w:rsid w:val="002D7AC5"/>
    <w:rsid w:val="002D7C53"/>
    <w:rsid w:val="002E2408"/>
    <w:rsid w:val="002E2616"/>
    <w:rsid w:val="002E2901"/>
    <w:rsid w:val="002E2C74"/>
    <w:rsid w:val="002E4365"/>
    <w:rsid w:val="002E5033"/>
    <w:rsid w:val="002E506F"/>
    <w:rsid w:val="002E557C"/>
    <w:rsid w:val="002E5C18"/>
    <w:rsid w:val="002F0A53"/>
    <w:rsid w:val="002F16CE"/>
    <w:rsid w:val="002F20E1"/>
    <w:rsid w:val="002F39DE"/>
    <w:rsid w:val="002F54D6"/>
    <w:rsid w:val="002F72FB"/>
    <w:rsid w:val="002F7C6F"/>
    <w:rsid w:val="00300CDB"/>
    <w:rsid w:val="00304398"/>
    <w:rsid w:val="00304D4D"/>
    <w:rsid w:val="0030616E"/>
    <w:rsid w:val="00306A54"/>
    <w:rsid w:val="003076D1"/>
    <w:rsid w:val="003076E8"/>
    <w:rsid w:val="00307C9F"/>
    <w:rsid w:val="003106EB"/>
    <w:rsid w:val="0031193D"/>
    <w:rsid w:val="00312810"/>
    <w:rsid w:val="00312DEC"/>
    <w:rsid w:val="00312F3B"/>
    <w:rsid w:val="00313F10"/>
    <w:rsid w:val="00314A6F"/>
    <w:rsid w:val="003153C7"/>
    <w:rsid w:val="003158F8"/>
    <w:rsid w:val="00316416"/>
    <w:rsid w:val="00316510"/>
    <w:rsid w:val="0032059C"/>
    <w:rsid w:val="00322743"/>
    <w:rsid w:val="003254F2"/>
    <w:rsid w:val="00325D36"/>
    <w:rsid w:val="00326320"/>
    <w:rsid w:val="00326F42"/>
    <w:rsid w:val="00326FA0"/>
    <w:rsid w:val="003273B9"/>
    <w:rsid w:val="0032786F"/>
    <w:rsid w:val="00330890"/>
    <w:rsid w:val="00330E76"/>
    <w:rsid w:val="00331FA0"/>
    <w:rsid w:val="003321B3"/>
    <w:rsid w:val="003334ED"/>
    <w:rsid w:val="0033440E"/>
    <w:rsid w:val="00335488"/>
    <w:rsid w:val="0033627E"/>
    <w:rsid w:val="00336AA5"/>
    <w:rsid w:val="0033771D"/>
    <w:rsid w:val="00340920"/>
    <w:rsid w:val="00340F51"/>
    <w:rsid w:val="003415C3"/>
    <w:rsid w:val="00344211"/>
    <w:rsid w:val="00344855"/>
    <w:rsid w:val="0034574D"/>
    <w:rsid w:val="0034634F"/>
    <w:rsid w:val="00347562"/>
    <w:rsid w:val="00347E15"/>
    <w:rsid w:val="003502CE"/>
    <w:rsid w:val="003504C4"/>
    <w:rsid w:val="00350B49"/>
    <w:rsid w:val="00350B84"/>
    <w:rsid w:val="00351E67"/>
    <w:rsid w:val="00351EBD"/>
    <w:rsid w:val="00352E25"/>
    <w:rsid w:val="00353221"/>
    <w:rsid w:val="003545F9"/>
    <w:rsid w:val="0035615E"/>
    <w:rsid w:val="00357CDA"/>
    <w:rsid w:val="00360210"/>
    <w:rsid w:val="00360B74"/>
    <w:rsid w:val="0036241B"/>
    <w:rsid w:val="003629E2"/>
    <w:rsid w:val="00363F36"/>
    <w:rsid w:val="00364D4E"/>
    <w:rsid w:val="00365217"/>
    <w:rsid w:val="003653F7"/>
    <w:rsid w:val="00365825"/>
    <w:rsid w:val="00366168"/>
    <w:rsid w:val="00366B00"/>
    <w:rsid w:val="00366F15"/>
    <w:rsid w:val="003678BB"/>
    <w:rsid w:val="00371465"/>
    <w:rsid w:val="003726E3"/>
    <w:rsid w:val="00372B1A"/>
    <w:rsid w:val="003736F6"/>
    <w:rsid w:val="00374629"/>
    <w:rsid w:val="00374CAA"/>
    <w:rsid w:val="00375137"/>
    <w:rsid w:val="003753F0"/>
    <w:rsid w:val="00375E31"/>
    <w:rsid w:val="00376B22"/>
    <w:rsid w:val="00380033"/>
    <w:rsid w:val="003802D4"/>
    <w:rsid w:val="003807FC"/>
    <w:rsid w:val="00380AE0"/>
    <w:rsid w:val="003822F8"/>
    <w:rsid w:val="00382B4C"/>
    <w:rsid w:val="00382D8B"/>
    <w:rsid w:val="0038344A"/>
    <w:rsid w:val="00383A1B"/>
    <w:rsid w:val="003844D3"/>
    <w:rsid w:val="003845FC"/>
    <w:rsid w:val="003851A1"/>
    <w:rsid w:val="00385579"/>
    <w:rsid w:val="003858D8"/>
    <w:rsid w:val="0038613C"/>
    <w:rsid w:val="00386A9B"/>
    <w:rsid w:val="00387E52"/>
    <w:rsid w:val="00390B09"/>
    <w:rsid w:val="00390B48"/>
    <w:rsid w:val="0039175B"/>
    <w:rsid w:val="00391B62"/>
    <w:rsid w:val="003938F9"/>
    <w:rsid w:val="00393B1B"/>
    <w:rsid w:val="003955CF"/>
    <w:rsid w:val="00395816"/>
    <w:rsid w:val="003958C0"/>
    <w:rsid w:val="00397079"/>
    <w:rsid w:val="003A030A"/>
    <w:rsid w:val="003A06D3"/>
    <w:rsid w:val="003A1453"/>
    <w:rsid w:val="003A227D"/>
    <w:rsid w:val="003A47E9"/>
    <w:rsid w:val="003A519A"/>
    <w:rsid w:val="003A5E96"/>
    <w:rsid w:val="003A6227"/>
    <w:rsid w:val="003A6B26"/>
    <w:rsid w:val="003B0924"/>
    <w:rsid w:val="003B1BE6"/>
    <w:rsid w:val="003B1FCA"/>
    <w:rsid w:val="003B458B"/>
    <w:rsid w:val="003B5320"/>
    <w:rsid w:val="003B6631"/>
    <w:rsid w:val="003C1731"/>
    <w:rsid w:val="003C1FC2"/>
    <w:rsid w:val="003C2780"/>
    <w:rsid w:val="003C2AC5"/>
    <w:rsid w:val="003C3083"/>
    <w:rsid w:val="003C33A5"/>
    <w:rsid w:val="003C4B1A"/>
    <w:rsid w:val="003C566C"/>
    <w:rsid w:val="003C6216"/>
    <w:rsid w:val="003C7860"/>
    <w:rsid w:val="003D0758"/>
    <w:rsid w:val="003D09F1"/>
    <w:rsid w:val="003D141E"/>
    <w:rsid w:val="003D169C"/>
    <w:rsid w:val="003D1F61"/>
    <w:rsid w:val="003D37E8"/>
    <w:rsid w:val="003D4733"/>
    <w:rsid w:val="003D5BEC"/>
    <w:rsid w:val="003D6990"/>
    <w:rsid w:val="003D6C73"/>
    <w:rsid w:val="003D70FF"/>
    <w:rsid w:val="003D77B0"/>
    <w:rsid w:val="003D7A0C"/>
    <w:rsid w:val="003D7E01"/>
    <w:rsid w:val="003E0B0C"/>
    <w:rsid w:val="003E1EBE"/>
    <w:rsid w:val="003E2425"/>
    <w:rsid w:val="003E3076"/>
    <w:rsid w:val="003E3240"/>
    <w:rsid w:val="003E5F07"/>
    <w:rsid w:val="003E6306"/>
    <w:rsid w:val="003E668F"/>
    <w:rsid w:val="003E6900"/>
    <w:rsid w:val="003E6B0C"/>
    <w:rsid w:val="003E6DF5"/>
    <w:rsid w:val="003F0A14"/>
    <w:rsid w:val="003F0B44"/>
    <w:rsid w:val="003F1643"/>
    <w:rsid w:val="003F1FCA"/>
    <w:rsid w:val="003F25FC"/>
    <w:rsid w:val="003F3858"/>
    <w:rsid w:val="003F4962"/>
    <w:rsid w:val="003F675D"/>
    <w:rsid w:val="003F67F2"/>
    <w:rsid w:val="003F6A4F"/>
    <w:rsid w:val="003F75D9"/>
    <w:rsid w:val="00401831"/>
    <w:rsid w:val="00402D70"/>
    <w:rsid w:val="004033D4"/>
    <w:rsid w:val="00403A62"/>
    <w:rsid w:val="00405240"/>
    <w:rsid w:val="00405E77"/>
    <w:rsid w:val="00407210"/>
    <w:rsid w:val="00407DDA"/>
    <w:rsid w:val="004107FB"/>
    <w:rsid w:val="00411E95"/>
    <w:rsid w:val="0041375D"/>
    <w:rsid w:val="004139B9"/>
    <w:rsid w:val="0041446D"/>
    <w:rsid w:val="00414CCA"/>
    <w:rsid w:val="0041593F"/>
    <w:rsid w:val="00416F06"/>
    <w:rsid w:val="00420FEF"/>
    <w:rsid w:val="0042212B"/>
    <w:rsid w:val="004228D9"/>
    <w:rsid w:val="00422A58"/>
    <w:rsid w:val="00422D19"/>
    <w:rsid w:val="004234B1"/>
    <w:rsid w:val="00423E90"/>
    <w:rsid w:val="00424B76"/>
    <w:rsid w:val="00426C08"/>
    <w:rsid w:val="00427BCB"/>
    <w:rsid w:val="00430EAE"/>
    <w:rsid w:val="004322C6"/>
    <w:rsid w:val="00432B68"/>
    <w:rsid w:val="00432D9F"/>
    <w:rsid w:val="00432DF3"/>
    <w:rsid w:val="00433CC0"/>
    <w:rsid w:val="00433E23"/>
    <w:rsid w:val="004346F9"/>
    <w:rsid w:val="00434E1F"/>
    <w:rsid w:val="0043546B"/>
    <w:rsid w:val="00435ECF"/>
    <w:rsid w:val="00436BF7"/>
    <w:rsid w:val="00436CAC"/>
    <w:rsid w:val="00436DA2"/>
    <w:rsid w:val="00437377"/>
    <w:rsid w:val="004378A2"/>
    <w:rsid w:val="004411AD"/>
    <w:rsid w:val="004415D0"/>
    <w:rsid w:val="00442A39"/>
    <w:rsid w:val="00443D14"/>
    <w:rsid w:val="004457AD"/>
    <w:rsid w:val="004464C9"/>
    <w:rsid w:val="0044775D"/>
    <w:rsid w:val="00447EFE"/>
    <w:rsid w:val="0045041E"/>
    <w:rsid w:val="004507B1"/>
    <w:rsid w:val="00451ABF"/>
    <w:rsid w:val="00454869"/>
    <w:rsid w:val="0045657E"/>
    <w:rsid w:val="00456A59"/>
    <w:rsid w:val="004571CC"/>
    <w:rsid w:val="00457E7F"/>
    <w:rsid w:val="00457EA2"/>
    <w:rsid w:val="00460D15"/>
    <w:rsid w:val="00462970"/>
    <w:rsid w:val="004630FB"/>
    <w:rsid w:val="004638A2"/>
    <w:rsid w:val="00463B4D"/>
    <w:rsid w:val="00463EBE"/>
    <w:rsid w:val="00464AD8"/>
    <w:rsid w:val="00464F69"/>
    <w:rsid w:val="00466675"/>
    <w:rsid w:val="004703B2"/>
    <w:rsid w:val="00471BBB"/>
    <w:rsid w:val="00472312"/>
    <w:rsid w:val="004728A5"/>
    <w:rsid w:val="00474CF3"/>
    <w:rsid w:val="00475A73"/>
    <w:rsid w:val="00476CCF"/>
    <w:rsid w:val="00477481"/>
    <w:rsid w:val="00477B79"/>
    <w:rsid w:val="00480B14"/>
    <w:rsid w:val="004820C0"/>
    <w:rsid w:val="00482425"/>
    <w:rsid w:val="004833F9"/>
    <w:rsid w:val="00483616"/>
    <w:rsid w:val="004879EC"/>
    <w:rsid w:val="00490245"/>
    <w:rsid w:val="00490D97"/>
    <w:rsid w:val="004911E7"/>
    <w:rsid w:val="00492370"/>
    <w:rsid w:val="00492B56"/>
    <w:rsid w:val="0049392B"/>
    <w:rsid w:val="004940C5"/>
    <w:rsid w:val="00494969"/>
    <w:rsid w:val="004959E9"/>
    <w:rsid w:val="00497429"/>
    <w:rsid w:val="00497ACD"/>
    <w:rsid w:val="004A0738"/>
    <w:rsid w:val="004A0C50"/>
    <w:rsid w:val="004A3C23"/>
    <w:rsid w:val="004A4692"/>
    <w:rsid w:val="004A5E8A"/>
    <w:rsid w:val="004A6547"/>
    <w:rsid w:val="004A79E2"/>
    <w:rsid w:val="004B1F6A"/>
    <w:rsid w:val="004B2136"/>
    <w:rsid w:val="004B27A9"/>
    <w:rsid w:val="004B2D40"/>
    <w:rsid w:val="004B3079"/>
    <w:rsid w:val="004B48D3"/>
    <w:rsid w:val="004B54C3"/>
    <w:rsid w:val="004B565A"/>
    <w:rsid w:val="004B61C7"/>
    <w:rsid w:val="004B7617"/>
    <w:rsid w:val="004B79DD"/>
    <w:rsid w:val="004C04F5"/>
    <w:rsid w:val="004C0739"/>
    <w:rsid w:val="004C0D73"/>
    <w:rsid w:val="004C1914"/>
    <w:rsid w:val="004C2DD8"/>
    <w:rsid w:val="004C3A1E"/>
    <w:rsid w:val="004D0FB3"/>
    <w:rsid w:val="004D1043"/>
    <w:rsid w:val="004D23D0"/>
    <w:rsid w:val="004D25F3"/>
    <w:rsid w:val="004D2B69"/>
    <w:rsid w:val="004D2CF8"/>
    <w:rsid w:val="004D32ED"/>
    <w:rsid w:val="004D48A8"/>
    <w:rsid w:val="004D523F"/>
    <w:rsid w:val="004D574E"/>
    <w:rsid w:val="004D57F7"/>
    <w:rsid w:val="004D58F5"/>
    <w:rsid w:val="004D5E7A"/>
    <w:rsid w:val="004D61D1"/>
    <w:rsid w:val="004D7267"/>
    <w:rsid w:val="004E02F4"/>
    <w:rsid w:val="004E1080"/>
    <w:rsid w:val="004E1758"/>
    <w:rsid w:val="004E1AB1"/>
    <w:rsid w:val="004E1FF8"/>
    <w:rsid w:val="004E4CAE"/>
    <w:rsid w:val="004E6A00"/>
    <w:rsid w:val="004E74C2"/>
    <w:rsid w:val="004F017B"/>
    <w:rsid w:val="004F01B9"/>
    <w:rsid w:val="004F0384"/>
    <w:rsid w:val="004F236E"/>
    <w:rsid w:val="004F395E"/>
    <w:rsid w:val="004F3D58"/>
    <w:rsid w:val="004F494A"/>
    <w:rsid w:val="004F5685"/>
    <w:rsid w:val="004F5900"/>
    <w:rsid w:val="004F6238"/>
    <w:rsid w:val="004F6262"/>
    <w:rsid w:val="004F6A80"/>
    <w:rsid w:val="004F74B6"/>
    <w:rsid w:val="005004E8"/>
    <w:rsid w:val="005015E4"/>
    <w:rsid w:val="00503D29"/>
    <w:rsid w:val="005042E4"/>
    <w:rsid w:val="00505EC5"/>
    <w:rsid w:val="00506BB1"/>
    <w:rsid w:val="00506F07"/>
    <w:rsid w:val="00507617"/>
    <w:rsid w:val="0051122E"/>
    <w:rsid w:val="0051170C"/>
    <w:rsid w:val="00511899"/>
    <w:rsid w:val="0051381E"/>
    <w:rsid w:val="0051389D"/>
    <w:rsid w:val="005139E7"/>
    <w:rsid w:val="0051403C"/>
    <w:rsid w:val="005145E9"/>
    <w:rsid w:val="00514C9B"/>
    <w:rsid w:val="00515145"/>
    <w:rsid w:val="00515A74"/>
    <w:rsid w:val="005162DF"/>
    <w:rsid w:val="00516B46"/>
    <w:rsid w:val="00516DAA"/>
    <w:rsid w:val="00516E90"/>
    <w:rsid w:val="0051749F"/>
    <w:rsid w:val="005176BA"/>
    <w:rsid w:val="005201E5"/>
    <w:rsid w:val="0052060A"/>
    <w:rsid w:val="00520682"/>
    <w:rsid w:val="00520CC1"/>
    <w:rsid w:val="00520DBE"/>
    <w:rsid w:val="00523860"/>
    <w:rsid w:val="00525A0A"/>
    <w:rsid w:val="005260B7"/>
    <w:rsid w:val="0052689E"/>
    <w:rsid w:val="00530BF0"/>
    <w:rsid w:val="00530ED4"/>
    <w:rsid w:val="005317F4"/>
    <w:rsid w:val="00532C3A"/>
    <w:rsid w:val="00533C96"/>
    <w:rsid w:val="0053524B"/>
    <w:rsid w:val="00535441"/>
    <w:rsid w:val="005412F1"/>
    <w:rsid w:val="00541AC4"/>
    <w:rsid w:val="00541D2C"/>
    <w:rsid w:val="00542BD5"/>
    <w:rsid w:val="005451D3"/>
    <w:rsid w:val="005517E0"/>
    <w:rsid w:val="005531EF"/>
    <w:rsid w:val="00553257"/>
    <w:rsid w:val="00554444"/>
    <w:rsid w:val="00554BC6"/>
    <w:rsid w:val="00555639"/>
    <w:rsid w:val="005561B8"/>
    <w:rsid w:val="0055716B"/>
    <w:rsid w:val="00557741"/>
    <w:rsid w:val="005601E7"/>
    <w:rsid w:val="005604FE"/>
    <w:rsid w:val="00560C36"/>
    <w:rsid w:val="00560C4C"/>
    <w:rsid w:val="0056161A"/>
    <w:rsid w:val="00562E9E"/>
    <w:rsid w:val="00564586"/>
    <w:rsid w:val="00566100"/>
    <w:rsid w:val="00566A7A"/>
    <w:rsid w:val="00567012"/>
    <w:rsid w:val="005678DD"/>
    <w:rsid w:val="00571661"/>
    <w:rsid w:val="0057170E"/>
    <w:rsid w:val="00572300"/>
    <w:rsid w:val="0057291E"/>
    <w:rsid w:val="005729BA"/>
    <w:rsid w:val="00573086"/>
    <w:rsid w:val="00573D50"/>
    <w:rsid w:val="00574341"/>
    <w:rsid w:val="00574D46"/>
    <w:rsid w:val="005757FA"/>
    <w:rsid w:val="0057665F"/>
    <w:rsid w:val="005778F4"/>
    <w:rsid w:val="00577B47"/>
    <w:rsid w:val="0058139E"/>
    <w:rsid w:val="0058196D"/>
    <w:rsid w:val="005819CA"/>
    <w:rsid w:val="00581BEF"/>
    <w:rsid w:val="005828DB"/>
    <w:rsid w:val="0058443F"/>
    <w:rsid w:val="005848F2"/>
    <w:rsid w:val="005850E1"/>
    <w:rsid w:val="00585D4C"/>
    <w:rsid w:val="005873CB"/>
    <w:rsid w:val="00587650"/>
    <w:rsid w:val="005877CB"/>
    <w:rsid w:val="00587D38"/>
    <w:rsid w:val="0059019F"/>
    <w:rsid w:val="005942A9"/>
    <w:rsid w:val="005943E9"/>
    <w:rsid w:val="005946A8"/>
    <w:rsid w:val="00594B34"/>
    <w:rsid w:val="005956C6"/>
    <w:rsid w:val="00597BDE"/>
    <w:rsid w:val="005A06B7"/>
    <w:rsid w:val="005A1032"/>
    <w:rsid w:val="005A132F"/>
    <w:rsid w:val="005A1C82"/>
    <w:rsid w:val="005A2081"/>
    <w:rsid w:val="005A25AC"/>
    <w:rsid w:val="005A277A"/>
    <w:rsid w:val="005A3D6B"/>
    <w:rsid w:val="005A4E7C"/>
    <w:rsid w:val="005A52CC"/>
    <w:rsid w:val="005A54A0"/>
    <w:rsid w:val="005A5793"/>
    <w:rsid w:val="005A5B3C"/>
    <w:rsid w:val="005A7F24"/>
    <w:rsid w:val="005B0006"/>
    <w:rsid w:val="005B019A"/>
    <w:rsid w:val="005B0742"/>
    <w:rsid w:val="005B2954"/>
    <w:rsid w:val="005B3A6C"/>
    <w:rsid w:val="005B492E"/>
    <w:rsid w:val="005B78EE"/>
    <w:rsid w:val="005B79F4"/>
    <w:rsid w:val="005C025D"/>
    <w:rsid w:val="005C1369"/>
    <w:rsid w:val="005C2CAF"/>
    <w:rsid w:val="005C350F"/>
    <w:rsid w:val="005C628C"/>
    <w:rsid w:val="005C65E7"/>
    <w:rsid w:val="005D0418"/>
    <w:rsid w:val="005D28EC"/>
    <w:rsid w:val="005D3516"/>
    <w:rsid w:val="005D4C83"/>
    <w:rsid w:val="005D50FB"/>
    <w:rsid w:val="005D5A42"/>
    <w:rsid w:val="005D5FB1"/>
    <w:rsid w:val="005D61F1"/>
    <w:rsid w:val="005D704D"/>
    <w:rsid w:val="005D737D"/>
    <w:rsid w:val="005D7BFB"/>
    <w:rsid w:val="005E0BF0"/>
    <w:rsid w:val="005E0CF0"/>
    <w:rsid w:val="005E19CD"/>
    <w:rsid w:val="005E23E4"/>
    <w:rsid w:val="005E2853"/>
    <w:rsid w:val="005E2EA4"/>
    <w:rsid w:val="005E5AED"/>
    <w:rsid w:val="005E6000"/>
    <w:rsid w:val="005E6016"/>
    <w:rsid w:val="005E7AC2"/>
    <w:rsid w:val="005F1544"/>
    <w:rsid w:val="005F28AC"/>
    <w:rsid w:val="005F3188"/>
    <w:rsid w:val="005F3B70"/>
    <w:rsid w:val="005F5496"/>
    <w:rsid w:val="005F62B6"/>
    <w:rsid w:val="005F71CB"/>
    <w:rsid w:val="005F7397"/>
    <w:rsid w:val="005F7407"/>
    <w:rsid w:val="005F76FC"/>
    <w:rsid w:val="005F7E81"/>
    <w:rsid w:val="00600487"/>
    <w:rsid w:val="00610C3E"/>
    <w:rsid w:val="00611617"/>
    <w:rsid w:val="006118E4"/>
    <w:rsid w:val="00613058"/>
    <w:rsid w:val="00613D48"/>
    <w:rsid w:val="00614D98"/>
    <w:rsid w:val="006151DC"/>
    <w:rsid w:val="006154DC"/>
    <w:rsid w:val="00622E89"/>
    <w:rsid w:val="0062367A"/>
    <w:rsid w:val="00624162"/>
    <w:rsid w:val="0062538D"/>
    <w:rsid w:val="006260C5"/>
    <w:rsid w:val="00626381"/>
    <w:rsid w:val="0062680B"/>
    <w:rsid w:val="00626BB8"/>
    <w:rsid w:val="006275DE"/>
    <w:rsid w:val="00627653"/>
    <w:rsid w:val="0063115A"/>
    <w:rsid w:val="00631AF0"/>
    <w:rsid w:val="00632C93"/>
    <w:rsid w:val="0063314C"/>
    <w:rsid w:val="00633D4F"/>
    <w:rsid w:val="006345FD"/>
    <w:rsid w:val="00636996"/>
    <w:rsid w:val="00640C1C"/>
    <w:rsid w:val="00640E7C"/>
    <w:rsid w:val="00641B4F"/>
    <w:rsid w:val="00641B5F"/>
    <w:rsid w:val="00642832"/>
    <w:rsid w:val="00643AC9"/>
    <w:rsid w:val="00643EDC"/>
    <w:rsid w:val="0064444F"/>
    <w:rsid w:val="00645343"/>
    <w:rsid w:val="006469DF"/>
    <w:rsid w:val="006478E3"/>
    <w:rsid w:val="00650DB9"/>
    <w:rsid w:val="0065114E"/>
    <w:rsid w:val="0065377F"/>
    <w:rsid w:val="00654015"/>
    <w:rsid w:val="00655C04"/>
    <w:rsid w:val="0065680D"/>
    <w:rsid w:val="00656833"/>
    <w:rsid w:val="00656E9D"/>
    <w:rsid w:val="00656FB7"/>
    <w:rsid w:val="006608C4"/>
    <w:rsid w:val="00661633"/>
    <w:rsid w:val="00663AF4"/>
    <w:rsid w:val="00664FFE"/>
    <w:rsid w:val="00665201"/>
    <w:rsid w:val="00666F9C"/>
    <w:rsid w:val="00670DAF"/>
    <w:rsid w:val="006711E4"/>
    <w:rsid w:val="00672751"/>
    <w:rsid w:val="006730BE"/>
    <w:rsid w:val="00675634"/>
    <w:rsid w:val="00676C90"/>
    <w:rsid w:val="00676FBC"/>
    <w:rsid w:val="006778E0"/>
    <w:rsid w:val="00677BB6"/>
    <w:rsid w:val="00680022"/>
    <w:rsid w:val="00680633"/>
    <w:rsid w:val="00680CED"/>
    <w:rsid w:val="00680D2B"/>
    <w:rsid w:val="00681280"/>
    <w:rsid w:val="0068135F"/>
    <w:rsid w:val="0068146E"/>
    <w:rsid w:val="00681E8A"/>
    <w:rsid w:val="0068279E"/>
    <w:rsid w:val="00682B69"/>
    <w:rsid w:val="006833AD"/>
    <w:rsid w:val="00684C0D"/>
    <w:rsid w:val="00686349"/>
    <w:rsid w:val="00686D24"/>
    <w:rsid w:val="0068724B"/>
    <w:rsid w:val="006909F4"/>
    <w:rsid w:val="00691259"/>
    <w:rsid w:val="006915C7"/>
    <w:rsid w:val="00692B53"/>
    <w:rsid w:val="0069320F"/>
    <w:rsid w:val="006936DD"/>
    <w:rsid w:val="00694689"/>
    <w:rsid w:val="00695604"/>
    <w:rsid w:val="0069674E"/>
    <w:rsid w:val="00696AB1"/>
    <w:rsid w:val="00696BA3"/>
    <w:rsid w:val="00696E47"/>
    <w:rsid w:val="00697153"/>
    <w:rsid w:val="006974B0"/>
    <w:rsid w:val="006A0704"/>
    <w:rsid w:val="006A09E2"/>
    <w:rsid w:val="006A2056"/>
    <w:rsid w:val="006A257F"/>
    <w:rsid w:val="006A2F4E"/>
    <w:rsid w:val="006A37D4"/>
    <w:rsid w:val="006A6124"/>
    <w:rsid w:val="006A6C3E"/>
    <w:rsid w:val="006A7E63"/>
    <w:rsid w:val="006B05CB"/>
    <w:rsid w:val="006B07C1"/>
    <w:rsid w:val="006B117D"/>
    <w:rsid w:val="006B23CF"/>
    <w:rsid w:val="006B61A3"/>
    <w:rsid w:val="006B645F"/>
    <w:rsid w:val="006C00C7"/>
    <w:rsid w:val="006C1D0D"/>
    <w:rsid w:val="006C2143"/>
    <w:rsid w:val="006C360C"/>
    <w:rsid w:val="006C3D0F"/>
    <w:rsid w:val="006C506F"/>
    <w:rsid w:val="006C51EC"/>
    <w:rsid w:val="006C5FD6"/>
    <w:rsid w:val="006C731E"/>
    <w:rsid w:val="006D0FD6"/>
    <w:rsid w:val="006D1E6B"/>
    <w:rsid w:val="006D2E3B"/>
    <w:rsid w:val="006D3414"/>
    <w:rsid w:val="006D3591"/>
    <w:rsid w:val="006D36A9"/>
    <w:rsid w:val="006D50F2"/>
    <w:rsid w:val="006D5D02"/>
    <w:rsid w:val="006E142A"/>
    <w:rsid w:val="006E18BE"/>
    <w:rsid w:val="006E3B9E"/>
    <w:rsid w:val="006E637B"/>
    <w:rsid w:val="006E689C"/>
    <w:rsid w:val="006E7911"/>
    <w:rsid w:val="006F0F5E"/>
    <w:rsid w:val="006F2219"/>
    <w:rsid w:val="006F3DB4"/>
    <w:rsid w:val="006F46D9"/>
    <w:rsid w:val="006F688B"/>
    <w:rsid w:val="007027F1"/>
    <w:rsid w:val="00705591"/>
    <w:rsid w:val="00706830"/>
    <w:rsid w:val="00706D26"/>
    <w:rsid w:val="00707448"/>
    <w:rsid w:val="0071055F"/>
    <w:rsid w:val="00712413"/>
    <w:rsid w:val="007132AA"/>
    <w:rsid w:val="007133F7"/>
    <w:rsid w:val="0071352F"/>
    <w:rsid w:val="00714DEB"/>
    <w:rsid w:val="00715351"/>
    <w:rsid w:val="007156F3"/>
    <w:rsid w:val="007175ED"/>
    <w:rsid w:val="00717AB0"/>
    <w:rsid w:val="0072335E"/>
    <w:rsid w:val="00724467"/>
    <w:rsid w:val="00724DF4"/>
    <w:rsid w:val="00725B17"/>
    <w:rsid w:val="00726384"/>
    <w:rsid w:val="00726729"/>
    <w:rsid w:val="00726905"/>
    <w:rsid w:val="00730019"/>
    <w:rsid w:val="00731246"/>
    <w:rsid w:val="0073372F"/>
    <w:rsid w:val="00733ED3"/>
    <w:rsid w:val="007346D1"/>
    <w:rsid w:val="00734D5F"/>
    <w:rsid w:val="00734E36"/>
    <w:rsid w:val="00734EF9"/>
    <w:rsid w:val="00735008"/>
    <w:rsid w:val="007356A3"/>
    <w:rsid w:val="00735EAB"/>
    <w:rsid w:val="00736187"/>
    <w:rsid w:val="00736474"/>
    <w:rsid w:val="007378C1"/>
    <w:rsid w:val="007403A4"/>
    <w:rsid w:val="00744D1E"/>
    <w:rsid w:val="00745447"/>
    <w:rsid w:val="00745BE9"/>
    <w:rsid w:val="00746833"/>
    <w:rsid w:val="0075018C"/>
    <w:rsid w:val="00750B93"/>
    <w:rsid w:val="00751A51"/>
    <w:rsid w:val="0075248D"/>
    <w:rsid w:val="00752656"/>
    <w:rsid w:val="00752F8B"/>
    <w:rsid w:val="00753E8A"/>
    <w:rsid w:val="00754D38"/>
    <w:rsid w:val="00755330"/>
    <w:rsid w:val="00756389"/>
    <w:rsid w:val="0075794D"/>
    <w:rsid w:val="00757C77"/>
    <w:rsid w:val="007605E4"/>
    <w:rsid w:val="007608B6"/>
    <w:rsid w:val="007615B4"/>
    <w:rsid w:val="00761DA2"/>
    <w:rsid w:val="0076205C"/>
    <w:rsid w:val="00762471"/>
    <w:rsid w:val="007628DC"/>
    <w:rsid w:val="00762CDB"/>
    <w:rsid w:val="00763A58"/>
    <w:rsid w:val="00764E3F"/>
    <w:rsid w:val="00765074"/>
    <w:rsid w:val="00765E1D"/>
    <w:rsid w:val="00767309"/>
    <w:rsid w:val="007675CF"/>
    <w:rsid w:val="00772084"/>
    <w:rsid w:val="007729D0"/>
    <w:rsid w:val="007738BB"/>
    <w:rsid w:val="007745D2"/>
    <w:rsid w:val="00774CDF"/>
    <w:rsid w:val="00775922"/>
    <w:rsid w:val="007774CE"/>
    <w:rsid w:val="00777EF2"/>
    <w:rsid w:val="00777FED"/>
    <w:rsid w:val="0078004A"/>
    <w:rsid w:val="00780160"/>
    <w:rsid w:val="00780B92"/>
    <w:rsid w:val="0078104F"/>
    <w:rsid w:val="00781899"/>
    <w:rsid w:val="007844C7"/>
    <w:rsid w:val="007853DB"/>
    <w:rsid w:val="007855FB"/>
    <w:rsid w:val="00785678"/>
    <w:rsid w:val="00785F3A"/>
    <w:rsid w:val="00786580"/>
    <w:rsid w:val="00787F94"/>
    <w:rsid w:val="00790333"/>
    <w:rsid w:val="00791312"/>
    <w:rsid w:val="00793787"/>
    <w:rsid w:val="00793BCC"/>
    <w:rsid w:val="0079412A"/>
    <w:rsid w:val="00794282"/>
    <w:rsid w:val="007949FF"/>
    <w:rsid w:val="00794FAC"/>
    <w:rsid w:val="00795448"/>
    <w:rsid w:val="00796700"/>
    <w:rsid w:val="00796798"/>
    <w:rsid w:val="00797B61"/>
    <w:rsid w:val="007A1837"/>
    <w:rsid w:val="007A2AF7"/>
    <w:rsid w:val="007A4271"/>
    <w:rsid w:val="007A577D"/>
    <w:rsid w:val="007A6268"/>
    <w:rsid w:val="007A7056"/>
    <w:rsid w:val="007A7195"/>
    <w:rsid w:val="007B0030"/>
    <w:rsid w:val="007B00C1"/>
    <w:rsid w:val="007B0261"/>
    <w:rsid w:val="007B0F63"/>
    <w:rsid w:val="007B2737"/>
    <w:rsid w:val="007B2906"/>
    <w:rsid w:val="007B2A99"/>
    <w:rsid w:val="007B45A6"/>
    <w:rsid w:val="007B4B23"/>
    <w:rsid w:val="007B5D76"/>
    <w:rsid w:val="007B5D9F"/>
    <w:rsid w:val="007B5EF8"/>
    <w:rsid w:val="007B66A5"/>
    <w:rsid w:val="007B6FFE"/>
    <w:rsid w:val="007B7A4B"/>
    <w:rsid w:val="007C1868"/>
    <w:rsid w:val="007C2068"/>
    <w:rsid w:val="007C2870"/>
    <w:rsid w:val="007C2905"/>
    <w:rsid w:val="007C2CF2"/>
    <w:rsid w:val="007C3D44"/>
    <w:rsid w:val="007C4877"/>
    <w:rsid w:val="007C4D9F"/>
    <w:rsid w:val="007C4EF1"/>
    <w:rsid w:val="007C5569"/>
    <w:rsid w:val="007C5C9B"/>
    <w:rsid w:val="007C68CC"/>
    <w:rsid w:val="007C6E72"/>
    <w:rsid w:val="007C75E1"/>
    <w:rsid w:val="007D08B0"/>
    <w:rsid w:val="007D1FC0"/>
    <w:rsid w:val="007D2AAE"/>
    <w:rsid w:val="007D2C09"/>
    <w:rsid w:val="007D3CE0"/>
    <w:rsid w:val="007D5894"/>
    <w:rsid w:val="007D5EAB"/>
    <w:rsid w:val="007D62DE"/>
    <w:rsid w:val="007E0364"/>
    <w:rsid w:val="007E1A5F"/>
    <w:rsid w:val="007E53AD"/>
    <w:rsid w:val="007E7964"/>
    <w:rsid w:val="007F02ED"/>
    <w:rsid w:val="007F07DD"/>
    <w:rsid w:val="007F1047"/>
    <w:rsid w:val="007F10B4"/>
    <w:rsid w:val="007F1640"/>
    <w:rsid w:val="007F1BAB"/>
    <w:rsid w:val="007F1BCA"/>
    <w:rsid w:val="007F2B6F"/>
    <w:rsid w:val="007F46A5"/>
    <w:rsid w:val="007F581D"/>
    <w:rsid w:val="007F68A7"/>
    <w:rsid w:val="007F697F"/>
    <w:rsid w:val="007F6FE3"/>
    <w:rsid w:val="007F7098"/>
    <w:rsid w:val="00801D0A"/>
    <w:rsid w:val="00801E89"/>
    <w:rsid w:val="00803DD7"/>
    <w:rsid w:val="00803FA4"/>
    <w:rsid w:val="0080418C"/>
    <w:rsid w:val="00806BC8"/>
    <w:rsid w:val="008108A3"/>
    <w:rsid w:val="00810A19"/>
    <w:rsid w:val="00810C59"/>
    <w:rsid w:val="00811B50"/>
    <w:rsid w:val="008121F2"/>
    <w:rsid w:val="00812451"/>
    <w:rsid w:val="00813889"/>
    <w:rsid w:val="00814158"/>
    <w:rsid w:val="00814D4D"/>
    <w:rsid w:val="0081601D"/>
    <w:rsid w:val="00820BEC"/>
    <w:rsid w:val="00821CEF"/>
    <w:rsid w:val="00822345"/>
    <w:rsid w:val="0082271E"/>
    <w:rsid w:val="008227F7"/>
    <w:rsid w:val="00823BAB"/>
    <w:rsid w:val="00825673"/>
    <w:rsid w:val="00825DA4"/>
    <w:rsid w:val="008307C2"/>
    <w:rsid w:val="00833717"/>
    <w:rsid w:val="0083451C"/>
    <w:rsid w:val="00834742"/>
    <w:rsid w:val="00834DDE"/>
    <w:rsid w:val="00834F8D"/>
    <w:rsid w:val="008350BE"/>
    <w:rsid w:val="0083670F"/>
    <w:rsid w:val="0084028E"/>
    <w:rsid w:val="00840D72"/>
    <w:rsid w:val="00840FA0"/>
    <w:rsid w:val="00842437"/>
    <w:rsid w:val="00842980"/>
    <w:rsid w:val="00843467"/>
    <w:rsid w:val="00844DBD"/>
    <w:rsid w:val="0084574B"/>
    <w:rsid w:val="00845857"/>
    <w:rsid w:val="00845DCF"/>
    <w:rsid w:val="00845EE3"/>
    <w:rsid w:val="00846292"/>
    <w:rsid w:val="008465E8"/>
    <w:rsid w:val="008474F7"/>
    <w:rsid w:val="00850B4F"/>
    <w:rsid w:val="00850F10"/>
    <w:rsid w:val="008523E0"/>
    <w:rsid w:val="0085539A"/>
    <w:rsid w:val="008563E2"/>
    <w:rsid w:val="008565DB"/>
    <w:rsid w:val="0086145D"/>
    <w:rsid w:val="00861708"/>
    <w:rsid w:val="00862016"/>
    <w:rsid w:val="00862121"/>
    <w:rsid w:val="008623C2"/>
    <w:rsid w:val="00863010"/>
    <w:rsid w:val="008632D1"/>
    <w:rsid w:val="0086436F"/>
    <w:rsid w:val="0086618C"/>
    <w:rsid w:val="0086714F"/>
    <w:rsid w:val="00871594"/>
    <w:rsid w:val="00871D7B"/>
    <w:rsid w:val="00871D96"/>
    <w:rsid w:val="00871EA0"/>
    <w:rsid w:val="00872DFB"/>
    <w:rsid w:val="0087412C"/>
    <w:rsid w:val="00875370"/>
    <w:rsid w:val="008755C6"/>
    <w:rsid w:val="00875926"/>
    <w:rsid w:val="008773A6"/>
    <w:rsid w:val="00877E94"/>
    <w:rsid w:val="00880530"/>
    <w:rsid w:val="00881215"/>
    <w:rsid w:val="00881E39"/>
    <w:rsid w:val="008820FD"/>
    <w:rsid w:val="0088250C"/>
    <w:rsid w:val="0088254A"/>
    <w:rsid w:val="008836E3"/>
    <w:rsid w:val="00883BDA"/>
    <w:rsid w:val="00884BD9"/>
    <w:rsid w:val="008850D4"/>
    <w:rsid w:val="00885DB8"/>
    <w:rsid w:val="00886FBF"/>
    <w:rsid w:val="00891F27"/>
    <w:rsid w:val="008926AA"/>
    <w:rsid w:val="00892D0E"/>
    <w:rsid w:val="00893A35"/>
    <w:rsid w:val="00895485"/>
    <w:rsid w:val="008A0DE7"/>
    <w:rsid w:val="008A1BB0"/>
    <w:rsid w:val="008A256C"/>
    <w:rsid w:val="008A31E8"/>
    <w:rsid w:val="008A3915"/>
    <w:rsid w:val="008A3D56"/>
    <w:rsid w:val="008A3F33"/>
    <w:rsid w:val="008A4F26"/>
    <w:rsid w:val="008A7D3D"/>
    <w:rsid w:val="008B1011"/>
    <w:rsid w:val="008B22CF"/>
    <w:rsid w:val="008B3010"/>
    <w:rsid w:val="008B3D27"/>
    <w:rsid w:val="008B4263"/>
    <w:rsid w:val="008B53BD"/>
    <w:rsid w:val="008B5995"/>
    <w:rsid w:val="008B5F20"/>
    <w:rsid w:val="008B70C9"/>
    <w:rsid w:val="008C0866"/>
    <w:rsid w:val="008C1111"/>
    <w:rsid w:val="008C46B8"/>
    <w:rsid w:val="008C4CB4"/>
    <w:rsid w:val="008C53D0"/>
    <w:rsid w:val="008C5DD6"/>
    <w:rsid w:val="008C5EE2"/>
    <w:rsid w:val="008D0B04"/>
    <w:rsid w:val="008D1325"/>
    <w:rsid w:val="008D41C4"/>
    <w:rsid w:val="008D51C0"/>
    <w:rsid w:val="008D5767"/>
    <w:rsid w:val="008D5A03"/>
    <w:rsid w:val="008D5A04"/>
    <w:rsid w:val="008D5A33"/>
    <w:rsid w:val="008D6881"/>
    <w:rsid w:val="008D6EDF"/>
    <w:rsid w:val="008D7972"/>
    <w:rsid w:val="008D7D8E"/>
    <w:rsid w:val="008E0655"/>
    <w:rsid w:val="008E0944"/>
    <w:rsid w:val="008E25EE"/>
    <w:rsid w:val="008E26D5"/>
    <w:rsid w:val="008E37B6"/>
    <w:rsid w:val="008E4CF6"/>
    <w:rsid w:val="008E5334"/>
    <w:rsid w:val="008E5497"/>
    <w:rsid w:val="008E5936"/>
    <w:rsid w:val="008E5C10"/>
    <w:rsid w:val="008E6017"/>
    <w:rsid w:val="008E7819"/>
    <w:rsid w:val="008F1633"/>
    <w:rsid w:val="008F1921"/>
    <w:rsid w:val="008F1D82"/>
    <w:rsid w:val="008F1E7B"/>
    <w:rsid w:val="008F3933"/>
    <w:rsid w:val="008F3BCD"/>
    <w:rsid w:val="008F4448"/>
    <w:rsid w:val="008F4FF3"/>
    <w:rsid w:val="008F6413"/>
    <w:rsid w:val="008F7017"/>
    <w:rsid w:val="008F737D"/>
    <w:rsid w:val="008F7399"/>
    <w:rsid w:val="008F771E"/>
    <w:rsid w:val="00900E7B"/>
    <w:rsid w:val="0090135B"/>
    <w:rsid w:val="00901464"/>
    <w:rsid w:val="00901979"/>
    <w:rsid w:val="00901F43"/>
    <w:rsid w:val="00901FF9"/>
    <w:rsid w:val="00902456"/>
    <w:rsid w:val="00902973"/>
    <w:rsid w:val="00904077"/>
    <w:rsid w:val="0090515E"/>
    <w:rsid w:val="009057D5"/>
    <w:rsid w:val="009058D6"/>
    <w:rsid w:val="00905996"/>
    <w:rsid w:val="00906E50"/>
    <w:rsid w:val="009101F9"/>
    <w:rsid w:val="0091207B"/>
    <w:rsid w:val="0091359C"/>
    <w:rsid w:val="00915041"/>
    <w:rsid w:val="00915193"/>
    <w:rsid w:val="00915CC1"/>
    <w:rsid w:val="0091624E"/>
    <w:rsid w:val="00916343"/>
    <w:rsid w:val="0091639D"/>
    <w:rsid w:val="00917A19"/>
    <w:rsid w:val="0092058D"/>
    <w:rsid w:val="00920BD0"/>
    <w:rsid w:val="00920E42"/>
    <w:rsid w:val="0092193C"/>
    <w:rsid w:val="00921BC6"/>
    <w:rsid w:val="00921EAD"/>
    <w:rsid w:val="00922DC0"/>
    <w:rsid w:val="00923165"/>
    <w:rsid w:val="009234FD"/>
    <w:rsid w:val="00923EE9"/>
    <w:rsid w:val="00923F28"/>
    <w:rsid w:val="0092650F"/>
    <w:rsid w:val="0092669E"/>
    <w:rsid w:val="00927FFE"/>
    <w:rsid w:val="009304DE"/>
    <w:rsid w:val="00930BC0"/>
    <w:rsid w:val="009317D8"/>
    <w:rsid w:val="0093190F"/>
    <w:rsid w:val="00932313"/>
    <w:rsid w:val="00932323"/>
    <w:rsid w:val="00932415"/>
    <w:rsid w:val="009335BC"/>
    <w:rsid w:val="00933F52"/>
    <w:rsid w:val="00933F81"/>
    <w:rsid w:val="00935385"/>
    <w:rsid w:val="009369A8"/>
    <w:rsid w:val="00936A7F"/>
    <w:rsid w:val="0093788F"/>
    <w:rsid w:val="00942D1C"/>
    <w:rsid w:val="00942DDE"/>
    <w:rsid w:val="00943155"/>
    <w:rsid w:val="00943547"/>
    <w:rsid w:val="00944A8B"/>
    <w:rsid w:val="00945B48"/>
    <w:rsid w:val="009465E0"/>
    <w:rsid w:val="00947B84"/>
    <w:rsid w:val="0095027F"/>
    <w:rsid w:val="00950F5D"/>
    <w:rsid w:val="009522C9"/>
    <w:rsid w:val="00952A3B"/>
    <w:rsid w:val="00952F58"/>
    <w:rsid w:val="00952FFC"/>
    <w:rsid w:val="00953EFA"/>
    <w:rsid w:val="0095481A"/>
    <w:rsid w:val="009552AF"/>
    <w:rsid w:val="00955D46"/>
    <w:rsid w:val="00957578"/>
    <w:rsid w:val="009575E4"/>
    <w:rsid w:val="00957A26"/>
    <w:rsid w:val="00957C30"/>
    <w:rsid w:val="009617FB"/>
    <w:rsid w:val="009621E9"/>
    <w:rsid w:val="009626A0"/>
    <w:rsid w:val="00962B61"/>
    <w:rsid w:val="009640D0"/>
    <w:rsid w:val="00965613"/>
    <w:rsid w:val="00965E1F"/>
    <w:rsid w:val="00967524"/>
    <w:rsid w:val="00970BBF"/>
    <w:rsid w:val="0097217B"/>
    <w:rsid w:val="00972C2A"/>
    <w:rsid w:val="00973B76"/>
    <w:rsid w:val="009740E5"/>
    <w:rsid w:val="00974165"/>
    <w:rsid w:val="009750E3"/>
    <w:rsid w:val="009756F0"/>
    <w:rsid w:val="00975862"/>
    <w:rsid w:val="00975C35"/>
    <w:rsid w:val="0097662D"/>
    <w:rsid w:val="009769D1"/>
    <w:rsid w:val="0097751A"/>
    <w:rsid w:val="0097765A"/>
    <w:rsid w:val="009801B0"/>
    <w:rsid w:val="00981B7B"/>
    <w:rsid w:val="00981F1B"/>
    <w:rsid w:val="00982DB2"/>
    <w:rsid w:val="0098413F"/>
    <w:rsid w:val="009841B3"/>
    <w:rsid w:val="0098441C"/>
    <w:rsid w:val="00984A4A"/>
    <w:rsid w:val="009851E1"/>
    <w:rsid w:val="009857AE"/>
    <w:rsid w:val="009864AB"/>
    <w:rsid w:val="009867C9"/>
    <w:rsid w:val="00990763"/>
    <w:rsid w:val="00991960"/>
    <w:rsid w:val="009919BE"/>
    <w:rsid w:val="00991EA7"/>
    <w:rsid w:val="00992BFB"/>
    <w:rsid w:val="009931E1"/>
    <w:rsid w:val="00995307"/>
    <w:rsid w:val="009977DD"/>
    <w:rsid w:val="009A148B"/>
    <w:rsid w:val="009A1C07"/>
    <w:rsid w:val="009A1D74"/>
    <w:rsid w:val="009A2504"/>
    <w:rsid w:val="009A2552"/>
    <w:rsid w:val="009A2AA5"/>
    <w:rsid w:val="009A3304"/>
    <w:rsid w:val="009A3AC9"/>
    <w:rsid w:val="009A3DD9"/>
    <w:rsid w:val="009A4C45"/>
    <w:rsid w:val="009A66C2"/>
    <w:rsid w:val="009A776F"/>
    <w:rsid w:val="009A7E90"/>
    <w:rsid w:val="009B08C8"/>
    <w:rsid w:val="009B0E55"/>
    <w:rsid w:val="009B1CFB"/>
    <w:rsid w:val="009B1D49"/>
    <w:rsid w:val="009B268B"/>
    <w:rsid w:val="009B4264"/>
    <w:rsid w:val="009B470A"/>
    <w:rsid w:val="009B4E15"/>
    <w:rsid w:val="009B5DC4"/>
    <w:rsid w:val="009B6869"/>
    <w:rsid w:val="009B740C"/>
    <w:rsid w:val="009C1D09"/>
    <w:rsid w:val="009C2436"/>
    <w:rsid w:val="009C2C12"/>
    <w:rsid w:val="009C2EF3"/>
    <w:rsid w:val="009C3152"/>
    <w:rsid w:val="009C4001"/>
    <w:rsid w:val="009C4987"/>
    <w:rsid w:val="009C6B4D"/>
    <w:rsid w:val="009D0FFB"/>
    <w:rsid w:val="009D11D4"/>
    <w:rsid w:val="009D338F"/>
    <w:rsid w:val="009D33AD"/>
    <w:rsid w:val="009D355C"/>
    <w:rsid w:val="009D44D8"/>
    <w:rsid w:val="009D44D9"/>
    <w:rsid w:val="009D4A0C"/>
    <w:rsid w:val="009D4C01"/>
    <w:rsid w:val="009D6448"/>
    <w:rsid w:val="009D67A9"/>
    <w:rsid w:val="009D72CA"/>
    <w:rsid w:val="009E0649"/>
    <w:rsid w:val="009E0BA1"/>
    <w:rsid w:val="009E12B1"/>
    <w:rsid w:val="009E2940"/>
    <w:rsid w:val="009E381B"/>
    <w:rsid w:val="009E3F10"/>
    <w:rsid w:val="009E4A8B"/>
    <w:rsid w:val="009E6145"/>
    <w:rsid w:val="009E62F7"/>
    <w:rsid w:val="009E7983"/>
    <w:rsid w:val="009F021C"/>
    <w:rsid w:val="009F167F"/>
    <w:rsid w:val="009F1DE8"/>
    <w:rsid w:val="009F21EA"/>
    <w:rsid w:val="009F27CB"/>
    <w:rsid w:val="009F2B42"/>
    <w:rsid w:val="009F3649"/>
    <w:rsid w:val="009F467F"/>
    <w:rsid w:val="009F5840"/>
    <w:rsid w:val="009F5C2B"/>
    <w:rsid w:val="009F6FC5"/>
    <w:rsid w:val="00A0055E"/>
    <w:rsid w:val="00A005CD"/>
    <w:rsid w:val="00A00EBB"/>
    <w:rsid w:val="00A018F2"/>
    <w:rsid w:val="00A01AFC"/>
    <w:rsid w:val="00A0421C"/>
    <w:rsid w:val="00A04B47"/>
    <w:rsid w:val="00A051AE"/>
    <w:rsid w:val="00A0599A"/>
    <w:rsid w:val="00A06F9D"/>
    <w:rsid w:val="00A07968"/>
    <w:rsid w:val="00A10074"/>
    <w:rsid w:val="00A104BC"/>
    <w:rsid w:val="00A11C8D"/>
    <w:rsid w:val="00A11EE1"/>
    <w:rsid w:val="00A123EC"/>
    <w:rsid w:val="00A1385B"/>
    <w:rsid w:val="00A138AF"/>
    <w:rsid w:val="00A138B0"/>
    <w:rsid w:val="00A13F6D"/>
    <w:rsid w:val="00A13F88"/>
    <w:rsid w:val="00A14D2B"/>
    <w:rsid w:val="00A15493"/>
    <w:rsid w:val="00A16016"/>
    <w:rsid w:val="00A16502"/>
    <w:rsid w:val="00A16EFF"/>
    <w:rsid w:val="00A17B68"/>
    <w:rsid w:val="00A21229"/>
    <w:rsid w:val="00A2127E"/>
    <w:rsid w:val="00A21C18"/>
    <w:rsid w:val="00A22169"/>
    <w:rsid w:val="00A22369"/>
    <w:rsid w:val="00A22610"/>
    <w:rsid w:val="00A22A57"/>
    <w:rsid w:val="00A23051"/>
    <w:rsid w:val="00A2395F"/>
    <w:rsid w:val="00A241C9"/>
    <w:rsid w:val="00A2573E"/>
    <w:rsid w:val="00A269C8"/>
    <w:rsid w:val="00A26D31"/>
    <w:rsid w:val="00A274E0"/>
    <w:rsid w:val="00A27521"/>
    <w:rsid w:val="00A27AA6"/>
    <w:rsid w:val="00A3074F"/>
    <w:rsid w:val="00A30E35"/>
    <w:rsid w:val="00A31554"/>
    <w:rsid w:val="00A31875"/>
    <w:rsid w:val="00A31934"/>
    <w:rsid w:val="00A3279B"/>
    <w:rsid w:val="00A331BF"/>
    <w:rsid w:val="00A337DC"/>
    <w:rsid w:val="00A33F53"/>
    <w:rsid w:val="00A340BA"/>
    <w:rsid w:val="00A34949"/>
    <w:rsid w:val="00A34E43"/>
    <w:rsid w:val="00A35410"/>
    <w:rsid w:val="00A35EDE"/>
    <w:rsid w:val="00A36348"/>
    <w:rsid w:val="00A3643C"/>
    <w:rsid w:val="00A36D1B"/>
    <w:rsid w:val="00A37B1A"/>
    <w:rsid w:val="00A40859"/>
    <w:rsid w:val="00A40A1A"/>
    <w:rsid w:val="00A40D19"/>
    <w:rsid w:val="00A40EC3"/>
    <w:rsid w:val="00A41102"/>
    <w:rsid w:val="00A42098"/>
    <w:rsid w:val="00A42C1A"/>
    <w:rsid w:val="00A43141"/>
    <w:rsid w:val="00A45018"/>
    <w:rsid w:val="00A451B1"/>
    <w:rsid w:val="00A465C5"/>
    <w:rsid w:val="00A46B3B"/>
    <w:rsid w:val="00A501A5"/>
    <w:rsid w:val="00A50CB3"/>
    <w:rsid w:val="00A5145B"/>
    <w:rsid w:val="00A54277"/>
    <w:rsid w:val="00A5476B"/>
    <w:rsid w:val="00A5569F"/>
    <w:rsid w:val="00A6025C"/>
    <w:rsid w:val="00A602FA"/>
    <w:rsid w:val="00A60313"/>
    <w:rsid w:val="00A615FB"/>
    <w:rsid w:val="00A622BC"/>
    <w:rsid w:val="00A64DB6"/>
    <w:rsid w:val="00A64F4D"/>
    <w:rsid w:val="00A661BD"/>
    <w:rsid w:val="00A668D7"/>
    <w:rsid w:val="00A704CA"/>
    <w:rsid w:val="00A70893"/>
    <w:rsid w:val="00A71157"/>
    <w:rsid w:val="00A71A71"/>
    <w:rsid w:val="00A7203D"/>
    <w:rsid w:val="00A739AC"/>
    <w:rsid w:val="00A73AAC"/>
    <w:rsid w:val="00A740DA"/>
    <w:rsid w:val="00A74D92"/>
    <w:rsid w:val="00A767D8"/>
    <w:rsid w:val="00A76B06"/>
    <w:rsid w:val="00A77D87"/>
    <w:rsid w:val="00A8019A"/>
    <w:rsid w:val="00A80789"/>
    <w:rsid w:val="00A81E5C"/>
    <w:rsid w:val="00A81EF4"/>
    <w:rsid w:val="00A82572"/>
    <w:rsid w:val="00A82B94"/>
    <w:rsid w:val="00A84673"/>
    <w:rsid w:val="00A85665"/>
    <w:rsid w:val="00A859C7"/>
    <w:rsid w:val="00A86AD8"/>
    <w:rsid w:val="00A86B20"/>
    <w:rsid w:val="00A8703D"/>
    <w:rsid w:val="00A902C1"/>
    <w:rsid w:val="00A90552"/>
    <w:rsid w:val="00A9154C"/>
    <w:rsid w:val="00A92151"/>
    <w:rsid w:val="00A92E05"/>
    <w:rsid w:val="00A94150"/>
    <w:rsid w:val="00A9599E"/>
    <w:rsid w:val="00A961BB"/>
    <w:rsid w:val="00A96846"/>
    <w:rsid w:val="00A96C09"/>
    <w:rsid w:val="00A96F99"/>
    <w:rsid w:val="00AA0251"/>
    <w:rsid w:val="00AA058D"/>
    <w:rsid w:val="00AA1CE6"/>
    <w:rsid w:val="00AA298A"/>
    <w:rsid w:val="00AA3DCE"/>
    <w:rsid w:val="00AA3E04"/>
    <w:rsid w:val="00AA4ADA"/>
    <w:rsid w:val="00AA508E"/>
    <w:rsid w:val="00AB136B"/>
    <w:rsid w:val="00AB1DEB"/>
    <w:rsid w:val="00AB26DC"/>
    <w:rsid w:val="00AB272C"/>
    <w:rsid w:val="00AB2B66"/>
    <w:rsid w:val="00AB2DA7"/>
    <w:rsid w:val="00AB2EDE"/>
    <w:rsid w:val="00AB4C01"/>
    <w:rsid w:val="00AB66CD"/>
    <w:rsid w:val="00AC007B"/>
    <w:rsid w:val="00AC13C9"/>
    <w:rsid w:val="00AC156B"/>
    <w:rsid w:val="00AC28E9"/>
    <w:rsid w:val="00AC2B1A"/>
    <w:rsid w:val="00AC4130"/>
    <w:rsid w:val="00AC41B3"/>
    <w:rsid w:val="00AC4B34"/>
    <w:rsid w:val="00AC4BCC"/>
    <w:rsid w:val="00AC549E"/>
    <w:rsid w:val="00AD015F"/>
    <w:rsid w:val="00AD1191"/>
    <w:rsid w:val="00AD1706"/>
    <w:rsid w:val="00AD1B46"/>
    <w:rsid w:val="00AD22FF"/>
    <w:rsid w:val="00AD25D8"/>
    <w:rsid w:val="00AD26E6"/>
    <w:rsid w:val="00AD2F43"/>
    <w:rsid w:val="00AD34DE"/>
    <w:rsid w:val="00AD417E"/>
    <w:rsid w:val="00AD46D6"/>
    <w:rsid w:val="00AD4BD4"/>
    <w:rsid w:val="00AD5C87"/>
    <w:rsid w:val="00AD5D44"/>
    <w:rsid w:val="00AD6A70"/>
    <w:rsid w:val="00AD6D46"/>
    <w:rsid w:val="00AD7D15"/>
    <w:rsid w:val="00AD7D19"/>
    <w:rsid w:val="00AE0250"/>
    <w:rsid w:val="00AE20D6"/>
    <w:rsid w:val="00AE2A59"/>
    <w:rsid w:val="00AE748F"/>
    <w:rsid w:val="00AF12FF"/>
    <w:rsid w:val="00AF1638"/>
    <w:rsid w:val="00AF1D04"/>
    <w:rsid w:val="00AF3BFA"/>
    <w:rsid w:val="00AF40E7"/>
    <w:rsid w:val="00AF430C"/>
    <w:rsid w:val="00AF4D98"/>
    <w:rsid w:val="00AF62D0"/>
    <w:rsid w:val="00AF66D0"/>
    <w:rsid w:val="00AF693C"/>
    <w:rsid w:val="00AF7541"/>
    <w:rsid w:val="00AF7858"/>
    <w:rsid w:val="00B00685"/>
    <w:rsid w:val="00B00B97"/>
    <w:rsid w:val="00B019F1"/>
    <w:rsid w:val="00B027E3"/>
    <w:rsid w:val="00B04471"/>
    <w:rsid w:val="00B05BF8"/>
    <w:rsid w:val="00B06B29"/>
    <w:rsid w:val="00B10593"/>
    <w:rsid w:val="00B107A0"/>
    <w:rsid w:val="00B10CD3"/>
    <w:rsid w:val="00B10FDF"/>
    <w:rsid w:val="00B11699"/>
    <w:rsid w:val="00B1205D"/>
    <w:rsid w:val="00B12673"/>
    <w:rsid w:val="00B135AD"/>
    <w:rsid w:val="00B1474B"/>
    <w:rsid w:val="00B14D82"/>
    <w:rsid w:val="00B14DC3"/>
    <w:rsid w:val="00B15DCA"/>
    <w:rsid w:val="00B16977"/>
    <w:rsid w:val="00B20CF1"/>
    <w:rsid w:val="00B21339"/>
    <w:rsid w:val="00B23DAC"/>
    <w:rsid w:val="00B25C8F"/>
    <w:rsid w:val="00B26D0F"/>
    <w:rsid w:val="00B26E03"/>
    <w:rsid w:val="00B275CD"/>
    <w:rsid w:val="00B3144E"/>
    <w:rsid w:val="00B316C7"/>
    <w:rsid w:val="00B34194"/>
    <w:rsid w:val="00B347EC"/>
    <w:rsid w:val="00B349AD"/>
    <w:rsid w:val="00B35BC5"/>
    <w:rsid w:val="00B36314"/>
    <w:rsid w:val="00B36316"/>
    <w:rsid w:val="00B366DE"/>
    <w:rsid w:val="00B36B91"/>
    <w:rsid w:val="00B36DD7"/>
    <w:rsid w:val="00B37174"/>
    <w:rsid w:val="00B376C2"/>
    <w:rsid w:val="00B3782B"/>
    <w:rsid w:val="00B40207"/>
    <w:rsid w:val="00B41086"/>
    <w:rsid w:val="00B4166F"/>
    <w:rsid w:val="00B42CE3"/>
    <w:rsid w:val="00B4358A"/>
    <w:rsid w:val="00B437C1"/>
    <w:rsid w:val="00B4380B"/>
    <w:rsid w:val="00B43C1E"/>
    <w:rsid w:val="00B44B3F"/>
    <w:rsid w:val="00B44CED"/>
    <w:rsid w:val="00B44D1D"/>
    <w:rsid w:val="00B46E28"/>
    <w:rsid w:val="00B50014"/>
    <w:rsid w:val="00B50046"/>
    <w:rsid w:val="00B502D6"/>
    <w:rsid w:val="00B51B5A"/>
    <w:rsid w:val="00B547DF"/>
    <w:rsid w:val="00B54964"/>
    <w:rsid w:val="00B56F77"/>
    <w:rsid w:val="00B602C0"/>
    <w:rsid w:val="00B6115B"/>
    <w:rsid w:val="00B6244E"/>
    <w:rsid w:val="00B63410"/>
    <w:rsid w:val="00B644E5"/>
    <w:rsid w:val="00B66B3E"/>
    <w:rsid w:val="00B6749C"/>
    <w:rsid w:val="00B67634"/>
    <w:rsid w:val="00B7062C"/>
    <w:rsid w:val="00B70F8E"/>
    <w:rsid w:val="00B719A4"/>
    <w:rsid w:val="00B73E96"/>
    <w:rsid w:val="00B74456"/>
    <w:rsid w:val="00B74E49"/>
    <w:rsid w:val="00B77DE0"/>
    <w:rsid w:val="00B8023D"/>
    <w:rsid w:val="00B81149"/>
    <w:rsid w:val="00B813A2"/>
    <w:rsid w:val="00B81727"/>
    <w:rsid w:val="00B81871"/>
    <w:rsid w:val="00B81C80"/>
    <w:rsid w:val="00B81D77"/>
    <w:rsid w:val="00B82D32"/>
    <w:rsid w:val="00B834B7"/>
    <w:rsid w:val="00B83E57"/>
    <w:rsid w:val="00B8528C"/>
    <w:rsid w:val="00B85317"/>
    <w:rsid w:val="00B857BC"/>
    <w:rsid w:val="00B90F1E"/>
    <w:rsid w:val="00B9110D"/>
    <w:rsid w:val="00B91AEF"/>
    <w:rsid w:val="00B92822"/>
    <w:rsid w:val="00B92C46"/>
    <w:rsid w:val="00B92EE5"/>
    <w:rsid w:val="00B95F22"/>
    <w:rsid w:val="00B96738"/>
    <w:rsid w:val="00B969E5"/>
    <w:rsid w:val="00B96AC5"/>
    <w:rsid w:val="00B96CC9"/>
    <w:rsid w:val="00B97F8A"/>
    <w:rsid w:val="00BA1847"/>
    <w:rsid w:val="00BA19CB"/>
    <w:rsid w:val="00BA1F39"/>
    <w:rsid w:val="00BA2ADF"/>
    <w:rsid w:val="00BA3917"/>
    <w:rsid w:val="00BA461C"/>
    <w:rsid w:val="00BA463A"/>
    <w:rsid w:val="00BA521F"/>
    <w:rsid w:val="00BA53E3"/>
    <w:rsid w:val="00BA5D2E"/>
    <w:rsid w:val="00BA63DA"/>
    <w:rsid w:val="00BA6B97"/>
    <w:rsid w:val="00BA6C52"/>
    <w:rsid w:val="00BA75B3"/>
    <w:rsid w:val="00BA793F"/>
    <w:rsid w:val="00BB0717"/>
    <w:rsid w:val="00BB212E"/>
    <w:rsid w:val="00BB2803"/>
    <w:rsid w:val="00BB3C1B"/>
    <w:rsid w:val="00BB407B"/>
    <w:rsid w:val="00BB526D"/>
    <w:rsid w:val="00BB7556"/>
    <w:rsid w:val="00BC020E"/>
    <w:rsid w:val="00BC1D8D"/>
    <w:rsid w:val="00BC2D0C"/>
    <w:rsid w:val="00BC364D"/>
    <w:rsid w:val="00BC4E52"/>
    <w:rsid w:val="00BC53B6"/>
    <w:rsid w:val="00BC644F"/>
    <w:rsid w:val="00BC7120"/>
    <w:rsid w:val="00BD124F"/>
    <w:rsid w:val="00BD1261"/>
    <w:rsid w:val="00BD1CE4"/>
    <w:rsid w:val="00BD28D3"/>
    <w:rsid w:val="00BD52FB"/>
    <w:rsid w:val="00BD5377"/>
    <w:rsid w:val="00BD6741"/>
    <w:rsid w:val="00BD7C7D"/>
    <w:rsid w:val="00BE01B7"/>
    <w:rsid w:val="00BE123E"/>
    <w:rsid w:val="00BE1842"/>
    <w:rsid w:val="00BE19C5"/>
    <w:rsid w:val="00BE624A"/>
    <w:rsid w:val="00BE665A"/>
    <w:rsid w:val="00BE7FDF"/>
    <w:rsid w:val="00BF1195"/>
    <w:rsid w:val="00BF18F1"/>
    <w:rsid w:val="00BF1ACD"/>
    <w:rsid w:val="00BF1CED"/>
    <w:rsid w:val="00BF249A"/>
    <w:rsid w:val="00BF3EF1"/>
    <w:rsid w:val="00BF4A3B"/>
    <w:rsid w:val="00BF4ECE"/>
    <w:rsid w:val="00BF5EDD"/>
    <w:rsid w:val="00BF61AF"/>
    <w:rsid w:val="00BF636D"/>
    <w:rsid w:val="00BF65D1"/>
    <w:rsid w:val="00BF690E"/>
    <w:rsid w:val="00BF6B1C"/>
    <w:rsid w:val="00C00B83"/>
    <w:rsid w:val="00C01E1E"/>
    <w:rsid w:val="00C01F26"/>
    <w:rsid w:val="00C03068"/>
    <w:rsid w:val="00C03C15"/>
    <w:rsid w:val="00C03C69"/>
    <w:rsid w:val="00C04538"/>
    <w:rsid w:val="00C05768"/>
    <w:rsid w:val="00C057DC"/>
    <w:rsid w:val="00C066E3"/>
    <w:rsid w:val="00C075CC"/>
    <w:rsid w:val="00C077CA"/>
    <w:rsid w:val="00C0788C"/>
    <w:rsid w:val="00C079C8"/>
    <w:rsid w:val="00C07D03"/>
    <w:rsid w:val="00C07E12"/>
    <w:rsid w:val="00C07E28"/>
    <w:rsid w:val="00C117B1"/>
    <w:rsid w:val="00C1193B"/>
    <w:rsid w:val="00C11F9B"/>
    <w:rsid w:val="00C11FCD"/>
    <w:rsid w:val="00C1229B"/>
    <w:rsid w:val="00C15963"/>
    <w:rsid w:val="00C15E44"/>
    <w:rsid w:val="00C17778"/>
    <w:rsid w:val="00C177E9"/>
    <w:rsid w:val="00C2034B"/>
    <w:rsid w:val="00C21FB6"/>
    <w:rsid w:val="00C2232E"/>
    <w:rsid w:val="00C2432A"/>
    <w:rsid w:val="00C24AF0"/>
    <w:rsid w:val="00C2516F"/>
    <w:rsid w:val="00C25965"/>
    <w:rsid w:val="00C25B70"/>
    <w:rsid w:val="00C268FD"/>
    <w:rsid w:val="00C30C68"/>
    <w:rsid w:val="00C316B4"/>
    <w:rsid w:val="00C32EF6"/>
    <w:rsid w:val="00C333AC"/>
    <w:rsid w:val="00C342AB"/>
    <w:rsid w:val="00C3430F"/>
    <w:rsid w:val="00C34FFD"/>
    <w:rsid w:val="00C3534E"/>
    <w:rsid w:val="00C35CCD"/>
    <w:rsid w:val="00C3716A"/>
    <w:rsid w:val="00C40944"/>
    <w:rsid w:val="00C40F95"/>
    <w:rsid w:val="00C421E3"/>
    <w:rsid w:val="00C42805"/>
    <w:rsid w:val="00C43536"/>
    <w:rsid w:val="00C44EC3"/>
    <w:rsid w:val="00C4542A"/>
    <w:rsid w:val="00C45D94"/>
    <w:rsid w:val="00C4715F"/>
    <w:rsid w:val="00C476B1"/>
    <w:rsid w:val="00C50B77"/>
    <w:rsid w:val="00C523A4"/>
    <w:rsid w:val="00C5335E"/>
    <w:rsid w:val="00C53457"/>
    <w:rsid w:val="00C53AA8"/>
    <w:rsid w:val="00C550EA"/>
    <w:rsid w:val="00C55A8E"/>
    <w:rsid w:val="00C56221"/>
    <w:rsid w:val="00C572A4"/>
    <w:rsid w:val="00C57476"/>
    <w:rsid w:val="00C57666"/>
    <w:rsid w:val="00C6057C"/>
    <w:rsid w:val="00C615D9"/>
    <w:rsid w:val="00C65934"/>
    <w:rsid w:val="00C6696D"/>
    <w:rsid w:val="00C66FAB"/>
    <w:rsid w:val="00C673FA"/>
    <w:rsid w:val="00C678D9"/>
    <w:rsid w:val="00C70ECE"/>
    <w:rsid w:val="00C727DF"/>
    <w:rsid w:val="00C733FE"/>
    <w:rsid w:val="00C73C69"/>
    <w:rsid w:val="00C753ED"/>
    <w:rsid w:val="00C76A04"/>
    <w:rsid w:val="00C776E1"/>
    <w:rsid w:val="00C80A01"/>
    <w:rsid w:val="00C81213"/>
    <w:rsid w:val="00C82DED"/>
    <w:rsid w:val="00C83027"/>
    <w:rsid w:val="00C8304B"/>
    <w:rsid w:val="00C83CB2"/>
    <w:rsid w:val="00C84773"/>
    <w:rsid w:val="00C84E4D"/>
    <w:rsid w:val="00C85556"/>
    <w:rsid w:val="00C85A2B"/>
    <w:rsid w:val="00C85B19"/>
    <w:rsid w:val="00C862C2"/>
    <w:rsid w:val="00C87D52"/>
    <w:rsid w:val="00C9002B"/>
    <w:rsid w:val="00C91AD7"/>
    <w:rsid w:val="00C92879"/>
    <w:rsid w:val="00C92CE4"/>
    <w:rsid w:val="00C937DD"/>
    <w:rsid w:val="00C93B0F"/>
    <w:rsid w:val="00C93E40"/>
    <w:rsid w:val="00C93EA6"/>
    <w:rsid w:val="00C940A5"/>
    <w:rsid w:val="00C96A1D"/>
    <w:rsid w:val="00C96CD0"/>
    <w:rsid w:val="00C96ED4"/>
    <w:rsid w:val="00C97111"/>
    <w:rsid w:val="00CA0CCA"/>
    <w:rsid w:val="00CA2965"/>
    <w:rsid w:val="00CA2F7C"/>
    <w:rsid w:val="00CA3E71"/>
    <w:rsid w:val="00CA4CB0"/>
    <w:rsid w:val="00CA6911"/>
    <w:rsid w:val="00CA6DD8"/>
    <w:rsid w:val="00CA7590"/>
    <w:rsid w:val="00CB14CA"/>
    <w:rsid w:val="00CB232A"/>
    <w:rsid w:val="00CB23C6"/>
    <w:rsid w:val="00CB2647"/>
    <w:rsid w:val="00CB41E4"/>
    <w:rsid w:val="00CB515E"/>
    <w:rsid w:val="00CB5804"/>
    <w:rsid w:val="00CB67DA"/>
    <w:rsid w:val="00CB7737"/>
    <w:rsid w:val="00CC0EF4"/>
    <w:rsid w:val="00CC0FBC"/>
    <w:rsid w:val="00CC1D1B"/>
    <w:rsid w:val="00CC2A2C"/>
    <w:rsid w:val="00CC3002"/>
    <w:rsid w:val="00CC410B"/>
    <w:rsid w:val="00CC45D1"/>
    <w:rsid w:val="00CC491F"/>
    <w:rsid w:val="00CC4997"/>
    <w:rsid w:val="00CC743F"/>
    <w:rsid w:val="00CD17CC"/>
    <w:rsid w:val="00CD1B5E"/>
    <w:rsid w:val="00CD2785"/>
    <w:rsid w:val="00CD467C"/>
    <w:rsid w:val="00CD4A94"/>
    <w:rsid w:val="00CD523D"/>
    <w:rsid w:val="00CD540D"/>
    <w:rsid w:val="00CD553A"/>
    <w:rsid w:val="00CD639F"/>
    <w:rsid w:val="00CE244A"/>
    <w:rsid w:val="00CE3765"/>
    <w:rsid w:val="00CE377F"/>
    <w:rsid w:val="00CE4DC1"/>
    <w:rsid w:val="00CE7C1D"/>
    <w:rsid w:val="00CF06CC"/>
    <w:rsid w:val="00CF1D73"/>
    <w:rsid w:val="00CF2594"/>
    <w:rsid w:val="00CF3A8D"/>
    <w:rsid w:val="00CF4FBD"/>
    <w:rsid w:val="00CF50A1"/>
    <w:rsid w:val="00CF5773"/>
    <w:rsid w:val="00CF7402"/>
    <w:rsid w:val="00D00808"/>
    <w:rsid w:val="00D01509"/>
    <w:rsid w:val="00D019F0"/>
    <w:rsid w:val="00D02469"/>
    <w:rsid w:val="00D03661"/>
    <w:rsid w:val="00D050C0"/>
    <w:rsid w:val="00D06725"/>
    <w:rsid w:val="00D06B19"/>
    <w:rsid w:val="00D06B87"/>
    <w:rsid w:val="00D07185"/>
    <w:rsid w:val="00D078E6"/>
    <w:rsid w:val="00D07E20"/>
    <w:rsid w:val="00D10656"/>
    <w:rsid w:val="00D10B8F"/>
    <w:rsid w:val="00D10D30"/>
    <w:rsid w:val="00D11651"/>
    <w:rsid w:val="00D11A93"/>
    <w:rsid w:val="00D11F4D"/>
    <w:rsid w:val="00D145FF"/>
    <w:rsid w:val="00D15891"/>
    <w:rsid w:val="00D16878"/>
    <w:rsid w:val="00D168AB"/>
    <w:rsid w:val="00D2053E"/>
    <w:rsid w:val="00D20737"/>
    <w:rsid w:val="00D20F31"/>
    <w:rsid w:val="00D210DA"/>
    <w:rsid w:val="00D21201"/>
    <w:rsid w:val="00D21480"/>
    <w:rsid w:val="00D245AE"/>
    <w:rsid w:val="00D24DD3"/>
    <w:rsid w:val="00D25D0D"/>
    <w:rsid w:val="00D268EB"/>
    <w:rsid w:val="00D269F5"/>
    <w:rsid w:val="00D26C6A"/>
    <w:rsid w:val="00D307F7"/>
    <w:rsid w:val="00D31216"/>
    <w:rsid w:val="00D31F73"/>
    <w:rsid w:val="00D33953"/>
    <w:rsid w:val="00D33BC8"/>
    <w:rsid w:val="00D342B6"/>
    <w:rsid w:val="00D34311"/>
    <w:rsid w:val="00D343E2"/>
    <w:rsid w:val="00D3730D"/>
    <w:rsid w:val="00D4006C"/>
    <w:rsid w:val="00D40FDE"/>
    <w:rsid w:val="00D4116D"/>
    <w:rsid w:val="00D42881"/>
    <w:rsid w:val="00D42FF8"/>
    <w:rsid w:val="00D43576"/>
    <w:rsid w:val="00D43BBD"/>
    <w:rsid w:val="00D44166"/>
    <w:rsid w:val="00D44BF8"/>
    <w:rsid w:val="00D45A48"/>
    <w:rsid w:val="00D461EC"/>
    <w:rsid w:val="00D465E8"/>
    <w:rsid w:val="00D478A4"/>
    <w:rsid w:val="00D5060D"/>
    <w:rsid w:val="00D51EC6"/>
    <w:rsid w:val="00D5224F"/>
    <w:rsid w:val="00D53211"/>
    <w:rsid w:val="00D53871"/>
    <w:rsid w:val="00D5390A"/>
    <w:rsid w:val="00D53BDD"/>
    <w:rsid w:val="00D53BF0"/>
    <w:rsid w:val="00D552AD"/>
    <w:rsid w:val="00D55FC6"/>
    <w:rsid w:val="00D568DE"/>
    <w:rsid w:val="00D56B6A"/>
    <w:rsid w:val="00D576BE"/>
    <w:rsid w:val="00D60C0F"/>
    <w:rsid w:val="00D6149D"/>
    <w:rsid w:val="00D6219D"/>
    <w:rsid w:val="00D62EA9"/>
    <w:rsid w:val="00D62EAF"/>
    <w:rsid w:val="00D631C4"/>
    <w:rsid w:val="00D63455"/>
    <w:rsid w:val="00D64067"/>
    <w:rsid w:val="00D65FF5"/>
    <w:rsid w:val="00D6627A"/>
    <w:rsid w:val="00D664F6"/>
    <w:rsid w:val="00D66765"/>
    <w:rsid w:val="00D66923"/>
    <w:rsid w:val="00D67806"/>
    <w:rsid w:val="00D7021F"/>
    <w:rsid w:val="00D71E68"/>
    <w:rsid w:val="00D72DA3"/>
    <w:rsid w:val="00D73206"/>
    <w:rsid w:val="00D737E9"/>
    <w:rsid w:val="00D73B63"/>
    <w:rsid w:val="00D7422C"/>
    <w:rsid w:val="00D749DE"/>
    <w:rsid w:val="00D7601F"/>
    <w:rsid w:val="00D7736B"/>
    <w:rsid w:val="00D7779A"/>
    <w:rsid w:val="00D77CF0"/>
    <w:rsid w:val="00D8020C"/>
    <w:rsid w:val="00D8140F"/>
    <w:rsid w:val="00D818B4"/>
    <w:rsid w:val="00D818EB"/>
    <w:rsid w:val="00D82BA7"/>
    <w:rsid w:val="00D83005"/>
    <w:rsid w:val="00D83D44"/>
    <w:rsid w:val="00D85727"/>
    <w:rsid w:val="00D86880"/>
    <w:rsid w:val="00D87292"/>
    <w:rsid w:val="00D87486"/>
    <w:rsid w:val="00D923FE"/>
    <w:rsid w:val="00D92A2D"/>
    <w:rsid w:val="00D93CE2"/>
    <w:rsid w:val="00D95FD8"/>
    <w:rsid w:val="00D96DE7"/>
    <w:rsid w:val="00D97CED"/>
    <w:rsid w:val="00DA0BEE"/>
    <w:rsid w:val="00DA2096"/>
    <w:rsid w:val="00DA2119"/>
    <w:rsid w:val="00DA27D1"/>
    <w:rsid w:val="00DA2CE1"/>
    <w:rsid w:val="00DA3C61"/>
    <w:rsid w:val="00DA4E44"/>
    <w:rsid w:val="00DA57CF"/>
    <w:rsid w:val="00DA7E6E"/>
    <w:rsid w:val="00DA7F9B"/>
    <w:rsid w:val="00DB0A4B"/>
    <w:rsid w:val="00DB152A"/>
    <w:rsid w:val="00DB236E"/>
    <w:rsid w:val="00DB4398"/>
    <w:rsid w:val="00DB5724"/>
    <w:rsid w:val="00DB6399"/>
    <w:rsid w:val="00DB720A"/>
    <w:rsid w:val="00DB7351"/>
    <w:rsid w:val="00DC1501"/>
    <w:rsid w:val="00DC1CAB"/>
    <w:rsid w:val="00DC351B"/>
    <w:rsid w:val="00DC608A"/>
    <w:rsid w:val="00DC6D15"/>
    <w:rsid w:val="00DC6E0D"/>
    <w:rsid w:val="00DC7023"/>
    <w:rsid w:val="00DC77BA"/>
    <w:rsid w:val="00DD3E02"/>
    <w:rsid w:val="00DD44D7"/>
    <w:rsid w:val="00DD48C5"/>
    <w:rsid w:val="00DD649D"/>
    <w:rsid w:val="00DD6B3D"/>
    <w:rsid w:val="00DE031B"/>
    <w:rsid w:val="00DE10E5"/>
    <w:rsid w:val="00DE2431"/>
    <w:rsid w:val="00DE2DBD"/>
    <w:rsid w:val="00DE34C4"/>
    <w:rsid w:val="00DE34F3"/>
    <w:rsid w:val="00DE3913"/>
    <w:rsid w:val="00DE4B4F"/>
    <w:rsid w:val="00DE4C92"/>
    <w:rsid w:val="00DE5204"/>
    <w:rsid w:val="00DE623A"/>
    <w:rsid w:val="00DE631D"/>
    <w:rsid w:val="00DE7149"/>
    <w:rsid w:val="00DE73AC"/>
    <w:rsid w:val="00DE7637"/>
    <w:rsid w:val="00DF13C9"/>
    <w:rsid w:val="00DF2F30"/>
    <w:rsid w:val="00DF46AB"/>
    <w:rsid w:val="00DF63FC"/>
    <w:rsid w:val="00DF68C1"/>
    <w:rsid w:val="00DF6906"/>
    <w:rsid w:val="00DF6C5D"/>
    <w:rsid w:val="00DF7B13"/>
    <w:rsid w:val="00E004EC"/>
    <w:rsid w:val="00E011D2"/>
    <w:rsid w:val="00E01211"/>
    <w:rsid w:val="00E01D78"/>
    <w:rsid w:val="00E01DA5"/>
    <w:rsid w:val="00E02476"/>
    <w:rsid w:val="00E03C87"/>
    <w:rsid w:val="00E041A4"/>
    <w:rsid w:val="00E043DE"/>
    <w:rsid w:val="00E04CC7"/>
    <w:rsid w:val="00E05CF5"/>
    <w:rsid w:val="00E06C59"/>
    <w:rsid w:val="00E12099"/>
    <w:rsid w:val="00E122C5"/>
    <w:rsid w:val="00E12570"/>
    <w:rsid w:val="00E12C0B"/>
    <w:rsid w:val="00E135AB"/>
    <w:rsid w:val="00E1386A"/>
    <w:rsid w:val="00E13D83"/>
    <w:rsid w:val="00E13FA4"/>
    <w:rsid w:val="00E14517"/>
    <w:rsid w:val="00E1543E"/>
    <w:rsid w:val="00E15A95"/>
    <w:rsid w:val="00E15CBB"/>
    <w:rsid w:val="00E15E2B"/>
    <w:rsid w:val="00E16106"/>
    <w:rsid w:val="00E16433"/>
    <w:rsid w:val="00E168A2"/>
    <w:rsid w:val="00E17287"/>
    <w:rsid w:val="00E21200"/>
    <w:rsid w:val="00E223E3"/>
    <w:rsid w:val="00E22C97"/>
    <w:rsid w:val="00E22E66"/>
    <w:rsid w:val="00E24D3C"/>
    <w:rsid w:val="00E2724B"/>
    <w:rsid w:val="00E27DBE"/>
    <w:rsid w:val="00E27FAC"/>
    <w:rsid w:val="00E314A4"/>
    <w:rsid w:val="00E314BD"/>
    <w:rsid w:val="00E316B6"/>
    <w:rsid w:val="00E31F31"/>
    <w:rsid w:val="00E34171"/>
    <w:rsid w:val="00E34918"/>
    <w:rsid w:val="00E355F8"/>
    <w:rsid w:val="00E370C4"/>
    <w:rsid w:val="00E37192"/>
    <w:rsid w:val="00E37808"/>
    <w:rsid w:val="00E37EAC"/>
    <w:rsid w:val="00E41595"/>
    <w:rsid w:val="00E41994"/>
    <w:rsid w:val="00E42252"/>
    <w:rsid w:val="00E42927"/>
    <w:rsid w:val="00E45C87"/>
    <w:rsid w:val="00E4651A"/>
    <w:rsid w:val="00E46981"/>
    <w:rsid w:val="00E46F90"/>
    <w:rsid w:val="00E47785"/>
    <w:rsid w:val="00E50023"/>
    <w:rsid w:val="00E50224"/>
    <w:rsid w:val="00E506E0"/>
    <w:rsid w:val="00E512AB"/>
    <w:rsid w:val="00E529E1"/>
    <w:rsid w:val="00E5309C"/>
    <w:rsid w:val="00E544A5"/>
    <w:rsid w:val="00E54999"/>
    <w:rsid w:val="00E54CB0"/>
    <w:rsid w:val="00E55E7E"/>
    <w:rsid w:val="00E56BD5"/>
    <w:rsid w:val="00E56F12"/>
    <w:rsid w:val="00E608A8"/>
    <w:rsid w:val="00E61421"/>
    <w:rsid w:val="00E61A69"/>
    <w:rsid w:val="00E61F31"/>
    <w:rsid w:val="00E63D11"/>
    <w:rsid w:val="00E652FF"/>
    <w:rsid w:val="00E6536C"/>
    <w:rsid w:val="00E65D61"/>
    <w:rsid w:val="00E66292"/>
    <w:rsid w:val="00E70564"/>
    <w:rsid w:val="00E70E88"/>
    <w:rsid w:val="00E714B6"/>
    <w:rsid w:val="00E71597"/>
    <w:rsid w:val="00E72C98"/>
    <w:rsid w:val="00E73988"/>
    <w:rsid w:val="00E73B5C"/>
    <w:rsid w:val="00E740DD"/>
    <w:rsid w:val="00E74168"/>
    <w:rsid w:val="00E74994"/>
    <w:rsid w:val="00E756DC"/>
    <w:rsid w:val="00E7646B"/>
    <w:rsid w:val="00E76571"/>
    <w:rsid w:val="00E76859"/>
    <w:rsid w:val="00E772BB"/>
    <w:rsid w:val="00E7732D"/>
    <w:rsid w:val="00E77CCB"/>
    <w:rsid w:val="00E77E54"/>
    <w:rsid w:val="00E8068F"/>
    <w:rsid w:val="00E81F7F"/>
    <w:rsid w:val="00E8308B"/>
    <w:rsid w:val="00E836AF"/>
    <w:rsid w:val="00E839F4"/>
    <w:rsid w:val="00E856C9"/>
    <w:rsid w:val="00E8574F"/>
    <w:rsid w:val="00E86F2F"/>
    <w:rsid w:val="00E9014D"/>
    <w:rsid w:val="00E9136E"/>
    <w:rsid w:val="00E9237A"/>
    <w:rsid w:val="00E92CA5"/>
    <w:rsid w:val="00E930F8"/>
    <w:rsid w:val="00E9613A"/>
    <w:rsid w:val="00E96982"/>
    <w:rsid w:val="00E96FCA"/>
    <w:rsid w:val="00E97647"/>
    <w:rsid w:val="00E978F4"/>
    <w:rsid w:val="00EA0101"/>
    <w:rsid w:val="00EA061E"/>
    <w:rsid w:val="00EA2154"/>
    <w:rsid w:val="00EA34EB"/>
    <w:rsid w:val="00EA49B5"/>
    <w:rsid w:val="00EA4C28"/>
    <w:rsid w:val="00EA5FD2"/>
    <w:rsid w:val="00EA6CA8"/>
    <w:rsid w:val="00EA715B"/>
    <w:rsid w:val="00EB02A2"/>
    <w:rsid w:val="00EB14A5"/>
    <w:rsid w:val="00EB2284"/>
    <w:rsid w:val="00EB347B"/>
    <w:rsid w:val="00EB3A06"/>
    <w:rsid w:val="00EB4A27"/>
    <w:rsid w:val="00EB4AA5"/>
    <w:rsid w:val="00EB6688"/>
    <w:rsid w:val="00EB78C4"/>
    <w:rsid w:val="00EC0B7D"/>
    <w:rsid w:val="00EC1009"/>
    <w:rsid w:val="00EC105C"/>
    <w:rsid w:val="00EC1203"/>
    <w:rsid w:val="00EC132E"/>
    <w:rsid w:val="00EC236E"/>
    <w:rsid w:val="00EC2AB0"/>
    <w:rsid w:val="00EC3834"/>
    <w:rsid w:val="00EC41EA"/>
    <w:rsid w:val="00EC54A6"/>
    <w:rsid w:val="00EC599F"/>
    <w:rsid w:val="00EC6AAF"/>
    <w:rsid w:val="00EC70CE"/>
    <w:rsid w:val="00EC7664"/>
    <w:rsid w:val="00EC7E6F"/>
    <w:rsid w:val="00ED1120"/>
    <w:rsid w:val="00ED18F2"/>
    <w:rsid w:val="00ED4B50"/>
    <w:rsid w:val="00ED4D3F"/>
    <w:rsid w:val="00ED52EB"/>
    <w:rsid w:val="00ED5316"/>
    <w:rsid w:val="00ED5386"/>
    <w:rsid w:val="00ED5997"/>
    <w:rsid w:val="00ED6D39"/>
    <w:rsid w:val="00ED6DE8"/>
    <w:rsid w:val="00ED6F98"/>
    <w:rsid w:val="00ED77B6"/>
    <w:rsid w:val="00EE21E4"/>
    <w:rsid w:val="00EE28A5"/>
    <w:rsid w:val="00EE3616"/>
    <w:rsid w:val="00EE5B35"/>
    <w:rsid w:val="00EE5FC7"/>
    <w:rsid w:val="00EE6B99"/>
    <w:rsid w:val="00EE7402"/>
    <w:rsid w:val="00EE790E"/>
    <w:rsid w:val="00EF06AE"/>
    <w:rsid w:val="00EF2816"/>
    <w:rsid w:val="00EF3711"/>
    <w:rsid w:val="00EF5637"/>
    <w:rsid w:val="00EF57F7"/>
    <w:rsid w:val="00EF6362"/>
    <w:rsid w:val="00EF7223"/>
    <w:rsid w:val="00EF7480"/>
    <w:rsid w:val="00EF74E1"/>
    <w:rsid w:val="00EF7BFC"/>
    <w:rsid w:val="00EF7D77"/>
    <w:rsid w:val="00F00189"/>
    <w:rsid w:val="00F009A6"/>
    <w:rsid w:val="00F00D8B"/>
    <w:rsid w:val="00F01DFE"/>
    <w:rsid w:val="00F01EF8"/>
    <w:rsid w:val="00F02197"/>
    <w:rsid w:val="00F035DB"/>
    <w:rsid w:val="00F03AD1"/>
    <w:rsid w:val="00F04906"/>
    <w:rsid w:val="00F04C1E"/>
    <w:rsid w:val="00F072CB"/>
    <w:rsid w:val="00F07929"/>
    <w:rsid w:val="00F07EAC"/>
    <w:rsid w:val="00F107AA"/>
    <w:rsid w:val="00F11AA9"/>
    <w:rsid w:val="00F12AE8"/>
    <w:rsid w:val="00F12F3B"/>
    <w:rsid w:val="00F13070"/>
    <w:rsid w:val="00F14EE2"/>
    <w:rsid w:val="00F1620E"/>
    <w:rsid w:val="00F17B72"/>
    <w:rsid w:val="00F206D5"/>
    <w:rsid w:val="00F2077C"/>
    <w:rsid w:val="00F23096"/>
    <w:rsid w:val="00F23FA8"/>
    <w:rsid w:val="00F2583B"/>
    <w:rsid w:val="00F25A05"/>
    <w:rsid w:val="00F2713A"/>
    <w:rsid w:val="00F27FB9"/>
    <w:rsid w:val="00F315D9"/>
    <w:rsid w:val="00F353F4"/>
    <w:rsid w:val="00F35526"/>
    <w:rsid w:val="00F35D60"/>
    <w:rsid w:val="00F36862"/>
    <w:rsid w:val="00F37201"/>
    <w:rsid w:val="00F37650"/>
    <w:rsid w:val="00F37651"/>
    <w:rsid w:val="00F378EF"/>
    <w:rsid w:val="00F41EBA"/>
    <w:rsid w:val="00F42522"/>
    <w:rsid w:val="00F4278F"/>
    <w:rsid w:val="00F43482"/>
    <w:rsid w:val="00F442A4"/>
    <w:rsid w:val="00F467C4"/>
    <w:rsid w:val="00F467EF"/>
    <w:rsid w:val="00F510F6"/>
    <w:rsid w:val="00F514F3"/>
    <w:rsid w:val="00F52749"/>
    <w:rsid w:val="00F53651"/>
    <w:rsid w:val="00F537CF"/>
    <w:rsid w:val="00F53D72"/>
    <w:rsid w:val="00F540F8"/>
    <w:rsid w:val="00F543E9"/>
    <w:rsid w:val="00F54A17"/>
    <w:rsid w:val="00F55887"/>
    <w:rsid w:val="00F60C1D"/>
    <w:rsid w:val="00F616CD"/>
    <w:rsid w:val="00F61A04"/>
    <w:rsid w:val="00F61D0E"/>
    <w:rsid w:val="00F63150"/>
    <w:rsid w:val="00F63166"/>
    <w:rsid w:val="00F635FD"/>
    <w:rsid w:val="00F64051"/>
    <w:rsid w:val="00F64CC6"/>
    <w:rsid w:val="00F65480"/>
    <w:rsid w:val="00F65651"/>
    <w:rsid w:val="00F666B3"/>
    <w:rsid w:val="00F66E85"/>
    <w:rsid w:val="00F7057B"/>
    <w:rsid w:val="00F70610"/>
    <w:rsid w:val="00F7158C"/>
    <w:rsid w:val="00F71CEA"/>
    <w:rsid w:val="00F74244"/>
    <w:rsid w:val="00F7467D"/>
    <w:rsid w:val="00F74A70"/>
    <w:rsid w:val="00F7656D"/>
    <w:rsid w:val="00F77577"/>
    <w:rsid w:val="00F778D7"/>
    <w:rsid w:val="00F81977"/>
    <w:rsid w:val="00F834CD"/>
    <w:rsid w:val="00F83785"/>
    <w:rsid w:val="00F83C32"/>
    <w:rsid w:val="00F84925"/>
    <w:rsid w:val="00F8527C"/>
    <w:rsid w:val="00F85F70"/>
    <w:rsid w:val="00F87B27"/>
    <w:rsid w:val="00F91D4A"/>
    <w:rsid w:val="00F920C8"/>
    <w:rsid w:val="00F92CCC"/>
    <w:rsid w:val="00F936BA"/>
    <w:rsid w:val="00F952D5"/>
    <w:rsid w:val="00F96C6C"/>
    <w:rsid w:val="00F9782B"/>
    <w:rsid w:val="00FA0295"/>
    <w:rsid w:val="00FA0789"/>
    <w:rsid w:val="00FA0BB3"/>
    <w:rsid w:val="00FA124E"/>
    <w:rsid w:val="00FA4563"/>
    <w:rsid w:val="00FA59CB"/>
    <w:rsid w:val="00FA649D"/>
    <w:rsid w:val="00FA7463"/>
    <w:rsid w:val="00FA7A33"/>
    <w:rsid w:val="00FA7D89"/>
    <w:rsid w:val="00FB031E"/>
    <w:rsid w:val="00FB0D4B"/>
    <w:rsid w:val="00FB1F5D"/>
    <w:rsid w:val="00FB27D9"/>
    <w:rsid w:val="00FB3C9C"/>
    <w:rsid w:val="00FB3EF3"/>
    <w:rsid w:val="00FB4064"/>
    <w:rsid w:val="00FB4CFF"/>
    <w:rsid w:val="00FB6C5F"/>
    <w:rsid w:val="00FB6E37"/>
    <w:rsid w:val="00FB7982"/>
    <w:rsid w:val="00FC0DE3"/>
    <w:rsid w:val="00FC11BF"/>
    <w:rsid w:val="00FC18A6"/>
    <w:rsid w:val="00FC241D"/>
    <w:rsid w:val="00FC3CB9"/>
    <w:rsid w:val="00FC4723"/>
    <w:rsid w:val="00FC512A"/>
    <w:rsid w:val="00FC59DA"/>
    <w:rsid w:val="00FC6C50"/>
    <w:rsid w:val="00FD0110"/>
    <w:rsid w:val="00FD0C72"/>
    <w:rsid w:val="00FD0EBA"/>
    <w:rsid w:val="00FD1EE9"/>
    <w:rsid w:val="00FD4651"/>
    <w:rsid w:val="00FD5553"/>
    <w:rsid w:val="00FD5E72"/>
    <w:rsid w:val="00FD78A5"/>
    <w:rsid w:val="00FD7A4E"/>
    <w:rsid w:val="00FD7ED7"/>
    <w:rsid w:val="00FE238F"/>
    <w:rsid w:val="00FE433A"/>
    <w:rsid w:val="00FE5335"/>
    <w:rsid w:val="00FE6201"/>
    <w:rsid w:val="00FE62F9"/>
    <w:rsid w:val="00FE6889"/>
    <w:rsid w:val="00FE6B82"/>
    <w:rsid w:val="00FE7EC5"/>
    <w:rsid w:val="00FF06E8"/>
    <w:rsid w:val="00FF06F7"/>
    <w:rsid w:val="00FF190E"/>
    <w:rsid w:val="00FF4746"/>
    <w:rsid w:val="00FF4EF7"/>
    <w:rsid w:val="00FF6FBF"/>
    <w:rsid w:val="00FF7086"/>
    <w:rsid w:val="00FF787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1AC2"/>
  <w15:chartTrackingRefBased/>
  <w15:docId w15:val="{27F63F19-8B06-4AC6-8349-04108CCDF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90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24688E"/>
  </w:style>
  <w:style w:type="paragraph" w:styleId="En-tte">
    <w:name w:val="header"/>
    <w:basedOn w:val="Normal"/>
    <w:link w:val="En-tteCar"/>
    <w:uiPriority w:val="99"/>
    <w:unhideWhenUsed/>
    <w:rsid w:val="0024688E"/>
    <w:pPr>
      <w:tabs>
        <w:tab w:val="center" w:pos="4536"/>
        <w:tab w:val="right" w:pos="9072"/>
      </w:tabs>
      <w:spacing w:after="0" w:line="240" w:lineRule="auto"/>
    </w:pPr>
  </w:style>
  <w:style w:type="character" w:customStyle="1" w:styleId="En-tteCar">
    <w:name w:val="En-tête Car"/>
    <w:basedOn w:val="Policepardfaut"/>
    <w:link w:val="En-tte"/>
    <w:uiPriority w:val="99"/>
    <w:rsid w:val="0024688E"/>
  </w:style>
  <w:style w:type="paragraph" w:styleId="Pieddepage">
    <w:name w:val="footer"/>
    <w:basedOn w:val="Normal"/>
    <w:link w:val="PieddepageCar"/>
    <w:uiPriority w:val="99"/>
    <w:unhideWhenUsed/>
    <w:rsid w:val="0024688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4688E"/>
  </w:style>
  <w:style w:type="character" w:styleId="Lienhypertexte">
    <w:name w:val="Hyperlink"/>
    <w:basedOn w:val="Policepardfaut"/>
    <w:uiPriority w:val="99"/>
    <w:unhideWhenUsed/>
    <w:rsid w:val="00ED1120"/>
    <w:rPr>
      <w:color w:val="0563C1" w:themeColor="hyperlink"/>
      <w:u w:val="single"/>
    </w:rPr>
  </w:style>
  <w:style w:type="character" w:styleId="Textedelespacerserv">
    <w:name w:val="Placeholder Text"/>
    <w:basedOn w:val="Policepardfaut"/>
    <w:uiPriority w:val="99"/>
    <w:semiHidden/>
    <w:rsid w:val="00B51B5A"/>
    <w:rPr>
      <w:color w:val="808080"/>
    </w:rPr>
  </w:style>
  <w:style w:type="paragraph" w:styleId="NormalWeb">
    <w:name w:val="Normal (Web)"/>
    <w:basedOn w:val="Normal"/>
    <w:uiPriority w:val="99"/>
    <w:semiHidden/>
    <w:unhideWhenUsed/>
    <w:rsid w:val="00A13F6D"/>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CB23C6"/>
    <w:pPr>
      <w:spacing w:after="240" w:line="240" w:lineRule="auto"/>
      <w:ind w:left="720" w:hanging="720"/>
    </w:pPr>
  </w:style>
  <w:style w:type="paragraph" w:styleId="Paragraphedeliste">
    <w:name w:val="List Paragraph"/>
    <w:basedOn w:val="Normal"/>
    <w:uiPriority w:val="34"/>
    <w:qFormat/>
    <w:rsid w:val="00DE2431"/>
    <w:pPr>
      <w:ind w:left="720"/>
      <w:contextualSpacing/>
    </w:pPr>
  </w:style>
  <w:style w:type="table" w:styleId="Grilledutableau">
    <w:name w:val="Table Grid"/>
    <w:basedOn w:val="TableauNormal"/>
    <w:uiPriority w:val="39"/>
    <w:rsid w:val="003E69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1E64A0"/>
    <w:rPr>
      <w:color w:val="605E5C"/>
      <w:shd w:val="clear" w:color="auto" w:fill="E1DFDD"/>
    </w:rPr>
  </w:style>
  <w:style w:type="character" w:styleId="Marquedecommentaire">
    <w:name w:val="annotation reference"/>
    <w:basedOn w:val="Policepardfaut"/>
    <w:uiPriority w:val="99"/>
    <w:semiHidden/>
    <w:unhideWhenUsed/>
    <w:rsid w:val="006915C7"/>
    <w:rPr>
      <w:sz w:val="16"/>
      <w:szCs w:val="16"/>
    </w:rPr>
  </w:style>
  <w:style w:type="paragraph" w:styleId="Commentaire">
    <w:name w:val="annotation text"/>
    <w:basedOn w:val="Normal"/>
    <w:link w:val="CommentaireCar"/>
    <w:uiPriority w:val="99"/>
    <w:unhideWhenUsed/>
    <w:rsid w:val="006915C7"/>
    <w:pPr>
      <w:spacing w:line="240" w:lineRule="auto"/>
    </w:pPr>
    <w:rPr>
      <w:sz w:val="20"/>
      <w:szCs w:val="20"/>
    </w:rPr>
  </w:style>
  <w:style w:type="character" w:customStyle="1" w:styleId="CommentaireCar">
    <w:name w:val="Commentaire Car"/>
    <w:basedOn w:val="Policepardfaut"/>
    <w:link w:val="Commentaire"/>
    <w:uiPriority w:val="99"/>
    <w:rsid w:val="006915C7"/>
    <w:rPr>
      <w:sz w:val="20"/>
      <w:szCs w:val="20"/>
    </w:rPr>
  </w:style>
  <w:style w:type="paragraph" w:styleId="Objetducommentaire">
    <w:name w:val="annotation subject"/>
    <w:basedOn w:val="Commentaire"/>
    <w:next w:val="Commentaire"/>
    <w:link w:val="ObjetducommentaireCar"/>
    <w:uiPriority w:val="99"/>
    <w:semiHidden/>
    <w:unhideWhenUsed/>
    <w:rsid w:val="006915C7"/>
    <w:rPr>
      <w:b/>
      <w:bCs/>
    </w:rPr>
  </w:style>
  <w:style w:type="character" w:customStyle="1" w:styleId="ObjetducommentaireCar">
    <w:name w:val="Objet du commentaire Car"/>
    <w:basedOn w:val="CommentaireCar"/>
    <w:link w:val="Objetducommentaire"/>
    <w:uiPriority w:val="99"/>
    <w:semiHidden/>
    <w:rsid w:val="006915C7"/>
    <w:rPr>
      <w:b/>
      <w:bCs/>
      <w:sz w:val="20"/>
      <w:szCs w:val="20"/>
    </w:rPr>
  </w:style>
  <w:style w:type="character" w:styleId="Accentuation">
    <w:name w:val="Emphasis"/>
    <w:basedOn w:val="Policepardfaut"/>
    <w:uiPriority w:val="20"/>
    <w:qFormat/>
    <w:rsid w:val="00C84E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108669">
      <w:bodyDiv w:val="1"/>
      <w:marLeft w:val="0"/>
      <w:marRight w:val="0"/>
      <w:marTop w:val="0"/>
      <w:marBottom w:val="0"/>
      <w:divBdr>
        <w:top w:val="none" w:sz="0" w:space="0" w:color="auto"/>
        <w:left w:val="none" w:sz="0" w:space="0" w:color="auto"/>
        <w:bottom w:val="none" w:sz="0" w:space="0" w:color="auto"/>
        <w:right w:val="none" w:sz="0" w:space="0" w:color="auto"/>
      </w:divBdr>
    </w:div>
    <w:div w:id="143469621">
      <w:bodyDiv w:val="1"/>
      <w:marLeft w:val="0"/>
      <w:marRight w:val="0"/>
      <w:marTop w:val="0"/>
      <w:marBottom w:val="0"/>
      <w:divBdr>
        <w:top w:val="none" w:sz="0" w:space="0" w:color="auto"/>
        <w:left w:val="none" w:sz="0" w:space="0" w:color="auto"/>
        <w:bottom w:val="none" w:sz="0" w:space="0" w:color="auto"/>
        <w:right w:val="none" w:sz="0" w:space="0" w:color="auto"/>
      </w:divBdr>
    </w:div>
    <w:div w:id="537282666">
      <w:bodyDiv w:val="1"/>
      <w:marLeft w:val="0"/>
      <w:marRight w:val="0"/>
      <w:marTop w:val="0"/>
      <w:marBottom w:val="0"/>
      <w:divBdr>
        <w:top w:val="none" w:sz="0" w:space="0" w:color="auto"/>
        <w:left w:val="none" w:sz="0" w:space="0" w:color="auto"/>
        <w:bottom w:val="none" w:sz="0" w:space="0" w:color="auto"/>
        <w:right w:val="none" w:sz="0" w:space="0" w:color="auto"/>
      </w:divBdr>
    </w:div>
    <w:div w:id="544413219">
      <w:bodyDiv w:val="1"/>
      <w:marLeft w:val="0"/>
      <w:marRight w:val="0"/>
      <w:marTop w:val="0"/>
      <w:marBottom w:val="0"/>
      <w:divBdr>
        <w:top w:val="none" w:sz="0" w:space="0" w:color="auto"/>
        <w:left w:val="none" w:sz="0" w:space="0" w:color="auto"/>
        <w:bottom w:val="none" w:sz="0" w:space="0" w:color="auto"/>
        <w:right w:val="none" w:sz="0" w:space="0" w:color="auto"/>
      </w:divBdr>
    </w:div>
    <w:div w:id="655108336">
      <w:bodyDiv w:val="1"/>
      <w:marLeft w:val="0"/>
      <w:marRight w:val="0"/>
      <w:marTop w:val="0"/>
      <w:marBottom w:val="0"/>
      <w:divBdr>
        <w:top w:val="none" w:sz="0" w:space="0" w:color="auto"/>
        <w:left w:val="none" w:sz="0" w:space="0" w:color="auto"/>
        <w:bottom w:val="none" w:sz="0" w:space="0" w:color="auto"/>
        <w:right w:val="none" w:sz="0" w:space="0" w:color="auto"/>
      </w:divBdr>
    </w:div>
    <w:div w:id="657421132">
      <w:bodyDiv w:val="1"/>
      <w:marLeft w:val="0"/>
      <w:marRight w:val="0"/>
      <w:marTop w:val="0"/>
      <w:marBottom w:val="0"/>
      <w:divBdr>
        <w:top w:val="none" w:sz="0" w:space="0" w:color="auto"/>
        <w:left w:val="none" w:sz="0" w:space="0" w:color="auto"/>
        <w:bottom w:val="none" w:sz="0" w:space="0" w:color="auto"/>
        <w:right w:val="none" w:sz="0" w:space="0" w:color="auto"/>
      </w:divBdr>
    </w:div>
    <w:div w:id="677194175">
      <w:bodyDiv w:val="1"/>
      <w:marLeft w:val="0"/>
      <w:marRight w:val="0"/>
      <w:marTop w:val="0"/>
      <w:marBottom w:val="0"/>
      <w:divBdr>
        <w:top w:val="none" w:sz="0" w:space="0" w:color="auto"/>
        <w:left w:val="none" w:sz="0" w:space="0" w:color="auto"/>
        <w:bottom w:val="none" w:sz="0" w:space="0" w:color="auto"/>
        <w:right w:val="none" w:sz="0" w:space="0" w:color="auto"/>
      </w:divBdr>
    </w:div>
    <w:div w:id="812723467">
      <w:bodyDiv w:val="1"/>
      <w:marLeft w:val="0"/>
      <w:marRight w:val="0"/>
      <w:marTop w:val="0"/>
      <w:marBottom w:val="0"/>
      <w:divBdr>
        <w:top w:val="none" w:sz="0" w:space="0" w:color="auto"/>
        <w:left w:val="none" w:sz="0" w:space="0" w:color="auto"/>
        <w:bottom w:val="none" w:sz="0" w:space="0" w:color="auto"/>
        <w:right w:val="none" w:sz="0" w:space="0" w:color="auto"/>
      </w:divBdr>
    </w:div>
    <w:div w:id="1042367317">
      <w:bodyDiv w:val="1"/>
      <w:marLeft w:val="0"/>
      <w:marRight w:val="0"/>
      <w:marTop w:val="0"/>
      <w:marBottom w:val="0"/>
      <w:divBdr>
        <w:top w:val="none" w:sz="0" w:space="0" w:color="auto"/>
        <w:left w:val="none" w:sz="0" w:space="0" w:color="auto"/>
        <w:bottom w:val="none" w:sz="0" w:space="0" w:color="auto"/>
        <w:right w:val="none" w:sz="0" w:space="0" w:color="auto"/>
      </w:divBdr>
    </w:div>
    <w:div w:id="1215044642">
      <w:bodyDiv w:val="1"/>
      <w:marLeft w:val="0"/>
      <w:marRight w:val="0"/>
      <w:marTop w:val="0"/>
      <w:marBottom w:val="0"/>
      <w:divBdr>
        <w:top w:val="none" w:sz="0" w:space="0" w:color="auto"/>
        <w:left w:val="none" w:sz="0" w:space="0" w:color="auto"/>
        <w:bottom w:val="none" w:sz="0" w:space="0" w:color="auto"/>
        <w:right w:val="none" w:sz="0" w:space="0" w:color="auto"/>
      </w:divBdr>
    </w:div>
    <w:div w:id="1337729415">
      <w:bodyDiv w:val="1"/>
      <w:marLeft w:val="0"/>
      <w:marRight w:val="0"/>
      <w:marTop w:val="0"/>
      <w:marBottom w:val="0"/>
      <w:divBdr>
        <w:top w:val="none" w:sz="0" w:space="0" w:color="auto"/>
        <w:left w:val="none" w:sz="0" w:space="0" w:color="auto"/>
        <w:bottom w:val="none" w:sz="0" w:space="0" w:color="auto"/>
        <w:right w:val="none" w:sz="0" w:space="0" w:color="auto"/>
      </w:divBdr>
    </w:div>
    <w:div w:id="1569343400">
      <w:bodyDiv w:val="1"/>
      <w:marLeft w:val="0"/>
      <w:marRight w:val="0"/>
      <w:marTop w:val="0"/>
      <w:marBottom w:val="0"/>
      <w:divBdr>
        <w:top w:val="none" w:sz="0" w:space="0" w:color="auto"/>
        <w:left w:val="none" w:sz="0" w:space="0" w:color="auto"/>
        <w:bottom w:val="none" w:sz="0" w:space="0" w:color="auto"/>
        <w:right w:val="none" w:sz="0" w:space="0" w:color="auto"/>
      </w:divBdr>
    </w:div>
    <w:div w:id="1881625879">
      <w:bodyDiv w:val="1"/>
      <w:marLeft w:val="0"/>
      <w:marRight w:val="0"/>
      <w:marTop w:val="0"/>
      <w:marBottom w:val="0"/>
      <w:divBdr>
        <w:top w:val="none" w:sz="0" w:space="0" w:color="auto"/>
        <w:left w:val="none" w:sz="0" w:space="0" w:color="auto"/>
        <w:bottom w:val="none" w:sz="0" w:space="0" w:color="auto"/>
        <w:right w:val="none" w:sz="0" w:space="0" w:color="auto"/>
      </w:divBdr>
    </w:div>
    <w:div w:id="1900629297">
      <w:bodyDiv w:val="1"/>
      <w:marLeft w:val="0"/>
      <w:marRight w:val="0"/>
      <w:marTop w:val="0"/>
      <w:marBottom w:val="0"/>
      <w:divBdr>
        <w:top w:val="none" w:sz="0" w:space="0" w:color="auto"/>
        <w:left w:val="none" w:sz="0" w:space="0" w:color="auto"/>
        <w:bottom w:val="none" w:sz="0" w:space="0" w:color="auto"/>
        <w:right w:val="none" w:sz="0" w:space="0" w:color="auto"/>
      </w:divBdr>
    </w:div>
    <w:div w:id="1917737242">
      <w:bodyDiv w:val="1"/>
      <w:marLeft w:val="0"/>
      <w:marRight w:val="0"/>
      <w:marTop w:val="0"/>
      <w:marBottom w:val="0"/>
      <w:divBdr>
        <w:top w:val="none" w:sz="0" w:space="0" w:color="auto"/>
        <w:left w:val="none" w:sz="0" w:space="0" w:color="auto"/>
        <w:bottom w:val="none" w:sz="0" w:space="0" w:color="auto"/>
        <w:right w:val="none" w:sz="0" w:space="0" w:color="auto"/>
      </w:divBdr>
    </w:div>
    <w:div w:id="2003845981">
      <w:bodyDiv w:val="1"/>
      <w:marLeft w:val="0"/>
      <w:marRight w:val="0"/>
      <w:marTop w:val="0"/>
      <w:marBottom w:val="0"/>
      <w:divBdr>
        <w:top w:val="none" w:sz="0" w:space="0" w:color="auto"/>
        <w:left w:val="none" w:sz="0" w:space="0" w:color="auto"/>
        <w:bottom w:val="none" w:sz="0" w:space="0" w:color="auto"/>
        <w:right w:val="none" w:sz="0" w:space="0" w:color="auto"/>
      </w:divBdr>
    </w:div>
    <w:div w:id="2128966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4F54F-FAA3-4CB7-BFC0-C7F1411A4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Pages>
  <Words>2669</Words>
  <Characters>14683</Characters>
  <Application>Microsoft Office Word</Application>
  <DocSecurity>0</DocSecurity>
  <Lines>122</Lines>
  <Paragraphs>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Yves BARNAGAUD</dc:creator>
  <cp:keywords/>
  <dc:description/>
  <cp:lastModifiedBy>jpapaix</cp:lastModifiedBy>
  <cp:revision>3</cp:revision>
  <dcterms:created xsi:type="dcterms:W3CDTF">2025-08-26T14:16:00Z</dcterms:created>
  <dcterms:modified xsi:type="dcterms:W3CDTF">2025-08-26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6L4w3vb"/&gt;&lt;style id="http://www.zotero.org/styles/oikos" hasBibliography="1" bibliographyStyleHasBeenSet="1"/&gt;&lt;prefs&gt;&lt;pref name="fieldType" value="Field"/&gt;&lt;/prefs&gt;&lt;/data&gt;</vt:lpwstr>
  </property>
</Properties>
</file>